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0ED8" w:rsidRPr="00510ED8" w:rsidRDefault="00510ED8" w:rsidP="00510ED8">
      <w:pPr>
        <w:pStyle w:val="Caption"/>
        <w:keepNext/>
        <w:rPr>
          <w:rFonts w:ascii="Times New Roman" w:hAnsi="Times New Roman" w:cs="Times New Roman"/>
          <w:sz w:val="22"/>
        </w:rPr>
      </w:pPr>
      <w:r w:rsidRPr="00510ED8">
        <w:rPr>
          <w:rFonts w:ascii="Times New Roman" w:hAnsi="Times New Roman" w:cs="Times New Roman"/>
          <w:sz w:val="22"/>
        </w:rPr>
        <w:t xml:space="preserve">Table </w:t>
      </w:r>
      <w:r w:rsidRPr="00510ED8">
        <w:rPr>
          <w:rFonts w:ascii="Times New Roman" w:hAnsi="Times New Roman" w:cs="Times New Roman"/>
          <w:sz w:val="22"/>
        </w:rPr>
        <w:fldChar w:fldCharType="begin"/>
      </w:r>
      <w:r w:rsidRPr="00510ED8">
        <w:rPr>
          <w:rFonts w:ascii="Times New Roman" w:hAnsi="Times New Roman" w:cs="Times New Roman"/>
          <w:sz w:val="22"/>
        </w:rPr>
        <w:instrText xml:space="preserve"> SEQ Table \* ARABIC </w:instrText>
      </w:r>
      <w:r w:rsidRPr="00510ED8">
        <w:rPr>
          <w:rFonts w:ascii="Times New Roman" w:hAnsi="Times New Roman" w:cs="Times New Roman"/>
          <w:sz w:val="22"/>
        </w:rPr>
        <w:fldChar w:fldCharType="separate"/>
      </w:r>
      <w:r w:rsidRPr="00510ED8">
        <w:rPr>
          <w:rFonts w:ascii="Times New Roman" w:hAnsi="Times New Roman" w:cs="Times New Roman"/>
          <w:noProof/>
          <w:sz w:val="22"/>
        </w:rPr>
        <w:t>1</w:t>
      </w:r>
      <w:r w:rsidRPr="00510ED8">
        <w:rPr>
          <w:rFonts w:ascii="Times New Roman" w:hAnsi="Times New Roman" w:cs="Times New Roman"/>
          <w:sz w:val="22"/>
        </w:rPr>
        <w:fldChar w:fldCharType="end"/>
      </w:r>
      <w:r w:rsidRPr="00510ED8">
        <w:rPr>
          <w:rFonts w:ascii="Times New Roman" w:hAnsi="Times New Roman" w:cs="Times New Roman"/>
          <w:sz w:val="22"/>
        </w:rPr>
        <w:t>: Summary table of final articles included in review</w:t>
      </w:r>
    </w:p>
    <w:tbl>
      <w:tblPr>
        <w:tblW w:w="14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5"/>
        <w:gridCol w:w="810"/>
        <w:gridCol w:w="2250"/>
        <w:gridCol w:w="1080"/>
        <w:gridCol w:w="1350"/>
        <w:gridCol w:w="2160"/>
        <w:gridCol w:w="2610"/>
        <w:gridCol w:w="1710"/>
      </w:tblGrid>
      <w:tr w:rsidR="007D2045" w:rsidRPr="007D2045" w:rsidTr="00697DAD">
        <w:trPr>
          <w:trHeight w:val="1266"/>
        </w:trPr>
        <w:tc>
          <w:tcPr>
            <w:tcW w:w="2245" w:type="dxa"/>
            <w:shd w:val="clear" w:color="auto" w:fill="DBDBDB" w:themeFill="accent3" w:themeFillTint="66"/>
            <w:vAlign w:val="center"/>
            <w:hideMark/>
          </w:tcPr>
          <w:p w:rsidR="007D2045" w:rsidRPr="00946CEF" w:rsidRDefault="007D2045" w:rsidP="007D2045">
            <w:pPr>
              <w:spacing w:after="0" w:line="240" w:lineRule="auto"/>
              <w:rPr>
                <w:rFonts w:ascii="Times New Roman" w:eastAsia="Times New Roman" w:hAnsi="Times New Roman" w:cs="Times New Roman"/>
                <w:b/>
                <w:bCs/>
                <w:color w:val="000000"/>
                <w:sz w:val="26"/>
                <w:szCs w:val="26"/>
                <w:lang w:val="en-US"/>
              </w:rPr>
            </w:pPr>
            <w:r w:rsidRPr="00946CEF">
              <w:rPr>
                <w:rFonts w:ascii="Times New Roman" w:eastAsia="Times New Roman" w:hAnsi="Times New Roman" w:cs="Times New Roman"/>
                <w:b/>
                <w:bCs/>
                <w:color w:val="000000"/>
                <w:sz w:val="26"/>
                <w:szCs w:val="26"/>
                <w:lang w:val="en-US"/>
              </w:rPr>
              <w:t>Author</w:t>
            </w:r>
          </w:p>
        </w:tc>
        <w:tc>
          <w:tcPr>
            <w:tcW w:w="810" w:type="dxa"/>
            <w:shd w:val="clear" w:color="auto" w:fill="DBDBDB" w:themeFill="accent3" w:themeFillTint="66"/>
            <w:vAlign w:val="center"/>
            <w:hideMark/>
          </w:tcPr>
          <w:p w:rsidR="007D2045" w:rsidRPr="00946CEF" w:rsidRDefault="007D2045" w:rsidP="007D2045">
            <w:pPr>
              <w:spacing w:after="0" w:line="240" w:lineRule="auto"/>
              <w:jc w:val="center"/>
              <w:rPr>
                <w:rFonts w:ascii="Times New Roman" w:eastAsia="Times New Roman" w:hAnsi="Times New Roman" w:cs="Times New Roman"/>
                <w:b/>
                <w:bCs/>
                <w:color w:val="000000"/>
                <w:sz w:val="26"/>
                <w:szCs w:val="26"/>
                <w:lang w:val="en-US"/>
              </w:rPr>
            </w:pPr>
            <w:r w:rsidRPr="00946CEF">
              <w:rPr>
                <w:rFonts w:ascii="Times New Roman" w:eastAsia="Times New Roman" w:hAnsi="Times New Roman" w:cs="Times New Roman"/>
                <w:b/>
                <w:bCs/>
                <w:color w:val="000000"/>
                <w:sz w:val="26"/>
                <w:szCs w:val="26"/>
                <w:lang w:val="en-US"/>
              </w:rPr>
              <w:t>Year</w:t>
            </w:r>
          </w:p>
        </w:tc>
        <w:tc>
          <w:tcPr>
            <w:tcW w:w="2250" w:type="dxa"/>
            <w:shd w:val="clear" w:color="auto" w:fill="DBDBDB" w:themeFill="accent3" w:themeFillTint="66"/>
            <w:vAlign w:val="center"/>
            <w:hideMark/>
          </w:tcPr>
          <w:p w:rsidR="007D2045" w:rsidRPr="00946CEF" w:rsidRDefault="007D2045" w:rsidP="007D2045">
            <w:pPr>
              <w:spacing w:after="0" w:line="240" w:lineRule="auto"/>
              <w:rPr>
                <w:rFonts w:ascii="Times New Roman" w:eastAsia="Times New Roman" w:hAnsi="Times New Roman" w:cs="Times New Roman"/>
                <w:b/>
                <w:bCs/>
                <w:color w:val="000000"/>
                <w:sz w:val="26"/>
                <w:szCs w:val="26"/>
                <w:lang w:val="en-US"/>
              </w:rPr>
            </w:pPr>
            <w:r w:rsidRPr="00946CEF">
              <w:rPr>
                <w:rFonts w:ascii="Times New Roman" w:eastAsia="Times New Roman" w:hAnsi="Times New Roman" w:cs="Times New Roman"/>
                <w:b/>
                <w:bCs/>
                <w:color w:val="000000"/>
                <w:sz w:val="26"/>
                <w:szCs w:val="26"/>
                <w:lang w:val="en-US"/>
              </w:rPr>
              <w:t xml:space="preserve">Setting/Country </w:t>
            </w:r>
          </w:p>
        </w:tc>
        <w:tc>
          <w:tcPr>
            <w:tcW w:w="1080" w:type="dxa"/>
            <w:shd w:val="clear" w:color="auto" w:fill="DBDBDB" w:themeFill="accent3" w:themeFillTint="66"/>
            <w:vAlign w:val="center"/>
            <w:hideMark/>
          </w:tcPr>
          <w:p w:rsidR="007D2045" w:rsidRPr="00946CEF" w:rsidRDefault="007D2045" w:rsidP="007D2045">
            <w:pPr>
              <w:spacing w:after="0" w:line="240" w:lineRule="auto"/>
              <w:jc w:val="center"/>
              <w:rPr>
                <w:rFonts w:ascii="Times New Roman" w:eastAsia="Times New Roman" w:hAnsi="Times New Roman" w:cs="Times New Roman"/>
                <w:b/>
                <w:bCs/>
                <w:color w:val="000000"/>
                <w:sz w:val="26"/>
                <w:szCs w:val="26"/>
                <w:lang w:val="en-US"/>
              </w:rPr>
            </w:pPr>
            <w:r w:rsidRPr="00946CEF">
              <w:rPr>
                <w:rFonts w:ascii="Times New Roman" w:eastAsia="Times New Roman" w:hAnsi="Times New Roman" w:cs="Times New Roman"/>
                <w:b/>
                <w:bCs/>
                <w:color w:val="000000"/>
                <w:sz w:val="26"/>
                <w:szCs w:val="26"/>
                <w:lang w:val="en-US"/>
              </w:rPr>
              <w:t>n</w:t>
            </w:r>
          </w:p>
        </w:tc>
        <w:tc>
          <w:tcPr>
            <w:tcW w:w="1350" w:type="dxa"/>
            <w:shd w:val="clear" w:color="auto" w:fill="DBDBDB" w:themeFill="accent3" w:themeFillTint="66"/>
            <w:vAlign w:val="center"/>
            <w:hideMark/>
          </w:tcPr>
          <w:p w:rsidR="007D2045" w:rsidRPr="00946CEF" w:rsidRDefault="007D2045" w:rsidP="007D2045">
            <w:pPr>
              <w:spacing w:after="0" w:line="240" w:lineRule="auto"/>
              <w:rPr>
                <w:rFonts w:ascii="Times New Roman" w:eastAsia="Times New Roman" w:hAnsi="Times New Roman" w:cs="Times New Roman"/>
                <w:b/>
                <w:bCs/>
                <w:color w:val="000000"/>
                <w:sz w:val="26"/>
                <w:szCs w:val="26"/>
                <w:lang w:val="en-US"/>
              </w:rPr>
            </w:pPr>
            <w:r w:rsidRPr="00946CEF">
              <w:rPr>
                <w:rFonts w:ascii="Times New Roman" w:eastAsia="Times New Roman" w:hAnsi="Times New Roman" w:cs="Times New Roman"/>
                <w:b/>
                <w:bCs/>
                <w:color w:val="000000"/>
                <w:sz w:val="26"/>
                <w:szCs w:val="26"/>
                <w:lang w:val="en-US"/>
              </w:rPr>
              <w:t>Age Group</w:t>
            </w:r>
          </w:p>
        </w:tc>
        <w:tc>
          <w:tcPr>
            <w:tcW w:w="2160" w:type="dxa"/>
            <w:shd w:val="clear" w:color="auto" w:fill="DBDBDB" w:themeFill="accent3" w:themeFillTint="66"/>
            <w:vAlign w:val="center"/>
            <w:hideMark/>
          </w:tcPr>
          <w:p w:rsidR="007D2045" w:rsidRPr="00946CEF" w:rsidRDefault="007D2045" w:rsidP="007D2045">
            <w:pPr>
              <w:spacing w:after="0" w:line="240" w:lineRule="auto"/>
              <w:rPr>
                <w:rFonts w:ascii="Times New Roman" w:eastAsia="Times New Roman" w:hAnsi="Times New Roman" w:cs="Times New Roman"/>
                <w:b/>
                <w:bCs/>
                <w:color w:val="000000"/>
                <w:sz w:val="26"/>
                <w:szCs w:val="26"/>
                <w:lang w:val="en-US"/>
              </w:rPr>
            </w:pPr>
            <w:r w:rsidRPr="00946CEF">
              <w:rPr>
                <w:rFonts w:ascii="Times New Roman" w:eastAsia="Times New Roman" w:hAnsi="Times New Roman" w:cs="Times New Roman"/>
                <w:b/>
                <w:bCs/>
                <w:color w:val="000000"/>
                <w:sz w:val="26"/>
                <w:szCs w:val="26"/>
                <w:lang w:val="en-US"/>
              </w:rPr>
              <w:t>Early-life Factor(s)</w:t>
            </w:r>
          </w:p>
        </w:tc>
        <w:tc>
          <w:tcPr>
            <w:tcW w:w="2610" w:type="dxa"/>
            <w:shd w:val="clear" w:color="auto" w:fill="DBDBDB" w:themeFill="accent3" w:themeFillTint="66"/>
            <w:vAlign w:val="center"/>
            <w:hideMark/>
          </w:tcPr>
          <w:p w:rsidR="007D2045" w:rsidRPr="00946CEF" w:rsidRDefault="007D2045" w:rsidP="007D2045">
            <w:pPr>
              <w:spacing w:after="0" w:line="240" w:lineRule="auto"/>
              <w:rPr>
                <w:rFonts w:ascii="Times New Roman" w:eastAsia="Times New Roman" w:hAnsi="Times New Roman" w:cs="Times New Roman"/>
                <w:b/>
                <w:bCs/>
                <w:color w:val="000000"/>
                <w:sz w:val="26"/>
                <w:szCs w:val="26"/>
                <w:lang w:val="en-US"/>
              </w:rPr>
            </w:pPr>
            <w:r w:rsidRPr="00946CEF">
              <w:rPr>
                <w:rFonts w:ascii="Times New Roman" w:eastAsia="Times New Roman" w:hAnsi="Times New Roman" w:cs="Times New Roman"/>
                <w:b/>
                <w:bCs/>
                <w:color w:val="000000"/>
                <w:sz w:val="26"/>
                <w:szCs w:val="26"/>
                <w:lang w:val="en-US"/>
              </w:rPr>
              <w:t>Outcome(s)</w:t>
            </w:r>
          </w:p>
        </w:tc>
        <w:tc>
          <w:tcPr>
            <w:tcW w:w="1710" w:type="dxa"/>
            <w:shd w:val="clear" w:color="auto" w:fill="DBDBDB" w:themeFill="accent3" w:themeFillTint="66"/>
            <w:vAlign w:val="center"/>
            <w:hideMark/>
          </w:tcPr>
          <w:p w:rsidR="007D2045" w:rsidRPr="00946CEF" w:rsidRDefault="007D2045" w:rsidP="007D2045">
            <w:pPr>
              <w:spacing w:after="0" w:line="240" w:lineRule="auto"/>
              <w:rPr>
                <w:rFonts w:ascii="Times New Roman" w:eastAsia="Times New Roman" w:hAnsi="Times New Roman" w:cs="Times New Roman"/>
                <w:b/>
                <w:bCs/>
                <w:color w:val="000000"/>
                <w:sz w:val="26"/>
                <w:szCs w:val="26"/>
                <w:lang w:val="en-US"/>
              </w:rPr>
            </w:pPr>
            <w:r w:rsidRPr="00946CEF">
              <w:rPr>
                <w:rFonts w:ascii="Times New Roman" w:eastAsia="Times New Roman" w:hAnsi="Times New Roman" w:cs="Times New Roman"/>
                <w:b/>
                <w:bCs/>
                <w:color w:val="000000"/>
                <w:sz w:val="26"/>
                <w:szCs w:val="26"/>
                <w:lang w:val="en-US"/>
              </w:rPr>
              <w:t>Newcastle-Ottawa Quality Assessment</w:t>
            </w:r>
          </w:p>
        </w:tc>
      </w:tr>
      <w:tr w:rsidR="007D2045" w:rsidRPr="007D2045" w:rsidTr="007D2045">
        <w:trPr>
          <w:trHeight w:val="620"/>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ndersen et al.</w:t>
            </w:r>
            <w:r w:rsidR="00D01EF0">
              <w:rPr>
                <w:rFonts w:ascii="Times New Roman" w:eastAsia="Times New Roman" w:hAnsi="Times New Roman" w:cs="Times New Roman"/>
                <w:color w:val="000000"/>
                <w:lang w:val="en-US"/>
              </w:rPr>
              <w:fldChar w:fldCharType="begin">
                <w:fldData xml:space="preserve">PEVuZE5vdGU+PENpdGU+PEF1dGhvcj5BbmRlcnNlbjwvQXV0aG9yPjxZZWFyPjIwMTE8L1llYXI+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BbmRlcnNlbjwvQXV0aG9yPjxZZWFyPjIwMTE8L1llYXI+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1</w:t>
            </w:r>
            <w:r w:rsidR="00D01EF0">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1</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Denmark</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86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w:t>
            </w:r>
            <w:bookmarkStart w:id="0" w:name="_GoBack"/>
            <w:bookmarkEnd w:id="0"/>
            <w:r w:rsidRPr="007D2045">
              <w:rPr>
                <w:rFonts w:ascii="Times New Roman" w:eastAsia="Times New Roman" w:hAnsi="Times New Roman" w:cs="Times New Roman"/>
                <w:color w:val="000000"/>
                <w:lang w:val="en-US"/>
              </w:rPr>
              <w:t>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gestational weight gain</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6383F">
        <w:trPr>
          <w:trHeight w:val="1131"/>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ris et al.</w:t>
            </w:r>
            <w:r w:rsidR="00D01EF0">
              <w:rPr>
                <w:rFonts w:ascii="Times New Roman" w:eastAsia="Times New Roman" w:hAnsi="Times New Roman" w:cs="Times New Roman"/>
                <w:color w:val="000000"/>
                <w:lang w:val="en-US"/>
              </w:rPr>
              <w:fldChar w:fldCharType="begin">
                <w:fldData xml:space="preserve">PEVuZE5vdGU+PENpdGU+PEF1dGhvcj5BcmlzPC9BdXRob3I+PFllYXI+MjAxODwvWWVhcj48UmVj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BcmlzPC9BdXRob3I+PFllYXI+MjAxODwvWWVhcj48UmVj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2</w:t>
            </w:r>
            <w:r w:rsidR="00D01EF0">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8</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ingapore</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85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gestational weight gain</w:t>
            </w:r>
            <w:r w:rsidRPr="007D2045">
              <w:rPr>
                <w:rFonts w:ascii="Times New Roman" w:eastAsia="Times New Roman" w:hAnsi="Times New Roman" w:cs="Times New Roman"/>
                <w:color w:val="000000"/>
                <w:lang w:val="en-US"/>
              </w:rPr>
              <w:br/>
              <w:t>Raised maternal fasting glucos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Waist-to-height ratio</w:t>
            </w:r>
            <w:r w:rsidRPr="007D2045">
              <w:rPr>
                <w:rFonts w:ascii="Times New Roman" w:eastAsia="Times New Roman" w:hAnsi="Times New Roman" w:cs="Times New Roman"/>
                <w:color w:val="000000"/>
                <w:lang w:val="en-US"/>
              </w:rPr>
              <w:br/>
              <w:t>Fat mass index Overweight/obesity</w:t>
            </w:r>
            <w:r w:rsidRPr="007D2045">
              <w:rPr>
                <w:rFonts w:ascii="Times New Roman" w:eastAsia="Times New Roman" w:hAnsi="Times New Roman" w:cs="Times New Roman"/>
                <w:color w:val="000000"/>
                <w:lang w:val="en-US"/>
              </w:rPr>
              <w:br/>
              <w:t>Sum of skinfold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AD50CE">
        <w:trPr>
          <w:trHeight w:val="940"/>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Bammann</w:t>
            </w:r>
            <w:proofErr w:type="spellEnd"/>
            <w:r w:rsidRPr="007D2045">
              <w:rPr>
                <w:rFonts w:ascii="Times New Roman" w:eastAsia="Times New Roman" w:hAnsi="Times New Roman" w:cs="Times New Roman"/>
                <w:color w:val="000000"/>
                <w:lang w:val="en-US"/>
              </w:rPr>
              <w:t xml:space="preserve"> et al.</w:t>
            </w:r>
            <w:r w:rsidR="00D01EF0">
              <w:rPr>
                <w:rFonts w:ascii="Times New Roman" w:eastAsia="Times New Roman" w:hAnsi="Times New Roman" w:cs="Times New Roman"/>
                <w:color w:val="000000"/>
                <w:lang w:val="en-US"/>
              </w:rPr>
              <w:fldChar w:fldCharType="begin">
                <w:fldData xml:space="preserve">PEVuZE5vdGU+PENpdGU+PEF1dGhvcj5CYW1tYW5uPC9BdXRob3I+PFllYXI+MjAxNDwvWWVhcj48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CYW1tYW5uPC9BdXRob3I+PFllYXI+MjAxNDwvWWVhcj48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3</w:t>
            </w:r>
            <w:r w:rsidR="00D01EF0">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4</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lang w:val="en-US"/>
              </w:rPr>
            </w:pPr>
            <w:r w:rsidRPr="007D2045">
              <w:rPr>
                <w:rFonts w:ascii="Times New Roman" w:eastAsia="Times New Roman" w:hAnsi="Times New Roman" w:cs="Times New Roman"/>
                <w:lang w:val="en-US"/>
              </w:rPr>
              <w:t>Belgium</w:t>
            </w:r>
            <w:r w:rsidR="00AD50CE">
              <w:rPr>
                <w:rFonts w:ascii="Times New Roman" w:eastAsia="Times New Roman" w:hAnsi="Times New Roman" w:cs="Times New Roman"/>
                <w:lang w:val="en-US"/>
              </w:rPr>
              <w:t xml:space="preserve">, </w:t>
            </w:r>
            <w:r w:rsidRPr="007D2045">
              <w:rPr>
                <w:rFonts w:ascii="Times New Roman" w:eastAsia="Times New Roman" w:hAnsi="Times New Roman" w:cs="Times New Roman"/>
                <w:lang w:val="en-US"/>
              </w:rPr>
              <w:t>Cyprus</w:t>
            </w:r>
            <w:r w:rsidR="00AD50CE">
              <w:rPr>
                <w:rFonts w:ascii="Times New Roman" w:eastAsia="Times New Roman" w:hAnsi="Times New Roman" w:cs="Times New Roman"/>
                <w:lang w:val="en-US"/>
              </w:rPr>
              <w:t xml:space="preserve">, </w:t>
            </w:r>
            <w:r w:rsidRPr="007D2045">
              <w:rPr>
                <w:rFonts w:ascii="Times New Roman" w:eastAsia="Times New Roman" w:hAnsi="Times New Roman" w:cs="Times New Roman"/>
                <w:lang w:val="en-US"/>
              </w:rPr>
              <w:t>Estonia</w:t>
            </w:r>
            <w:r w:rsidR="00AD50CE">
              <w:rPr>
                <w:rFonts w:ascii="Times New Roman" w:eastAsia="Times New Roman" w:hAnsi="Times New Roman" w:cs="Times New Roman"/>
                <w:lang w:val="en-US"/>
              </w:rPr>
              <w:t xml:space="preserve">, </w:t>
            </w:r>
            <w:r w:rsidRPr="007D2045">
              <w:rPr>
                <w:rFonts w:ascii="Times New Roman" w:eastAsia="Times New Roman" w:hAnsi="Times New Roman" w:cs="Times New Roman"/>
                <w:lang w:val="en-US"/>
              </w:rPr>
              <w:t>Germany</w:t>
            </w:r>
            <w:r w:rsidR="00AD50CE">
              <w:rPr>
                <w:rFonts w:ascii="Times New Roman" w:eastAsia="Times New Roman" w:hAnsi="Times New Roman" w:cs="Times New Roman"/>
                <w:lang w:val="en-US"/>
              </w:rPr>
              <w:t xml:space="preserve">, </w:t>
            </w:r>
            <w:r w:rsidRPr="007D2045">
              <w:rPr>
                <w:rFonts w:ascii="Times New Roman" w:eastAsia="Times New Roman" w:hAnsi="Times New Roman" w:cs="Times New Roman"/>
                <w:lang w:val="en-US"/>
              </w:rPr>
              <w:t>Hungary</w:t>
            </w:r>
            <w:r w:rsidR="00AD50CE">
              <w:rPr>
                <w:rFonts w:ascii="Times New Roman" w:eastAsia="Times New Roman" w:hAnsi="Times New Roman" w:cs="Times New Roman"/>
                <w:lang w:val="en-US"/>
              </w:rPr>
              <w:t xml:space="preserve">, </w:t>
            </w:r>
            <w:r w:rsidRPr="007D2045">
              <w:rPr>
                <w:rFonts w:ascii="Times New Roman" w:eastAsia="Times New Roman" w:hAnsi="Times New Roman" w:cs="Times New Roman"/>
                <w:lang w:val="en-US"/>
              </w:rPr>
              <w:t>Italy</w:t>
            </w:r>
            <w:r w:rsidR="00AD50CE">
              <w:rPr>
                <w:rFonts w:ascii="Times New Roman" w:eastAsia="Times New Roman" w:hAnsi="Times New Roman" w:cs="Times New Roman"/>
                <w:lang w:val="en-US"/>
              </w:rPr>
              <w:t xml:space="preserve">, </w:t>
            </w:r>
            <w:r w:rsidRPr="007D2045">
              <w:rPr>
                <w:rFonts w:ascii="Times New Roman" w:eastAsia="Times New Roman" w:hAnsi="Times New Roman" w:cs="Times New Roman"/>
                <w:lang w:val="en-US"/>
              </w:rPr>
              <w:t>Spain</w:t>
            </w:r>
            <w:r w:rsidR="00AD50CE">
              <w:rPr>
                <w:rFonts w:ascii="Times New Roman" w:eastAsia="Times New Roman" w:hAnsi="Times New Roman" w:cs="Times New Roman"/>
                <w:lang w:val="en-US"/>
              </w:rPr>
              <w:t xml:space="preserve">, </w:t>
            </w:r>
            <w:r w:rsidRPr="007D2045">
              <w:rPr>
                <w:rFonts w:ascii="Times New Roman" w:eastAsia="Times New Roman" w:hAnsi="Times New Roman" w:cs="Times New Roman"/>
                <w:lang w:val="en-US"/>
              </w:rPr>
              <w:t>Sweden</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02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gestational weight gain</w:t>
            </w:r>
            <w:r w:rsidRPr="007D2045">
              <w:rPr>
                <w:rFonts w:ascii="Times New Roman" w:eastAsia="Times New Roman" w:hAnsi="Times New Roman" w:cs="Times New Roman"/>
                <w:color w:val="000000"/>
                <w:lang w:val="en-US"/>
              </w:rPr>
              <w:b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Overweight/obesity</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61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ann et al.</w:t>
            </w:r>
            <w:r w:rsidR="00D01EF0">
              <w:rPr>
                <w:rFonts w:ascii="Times New Roman" w:eastAsia="Times New Roman" w:hAnsi="Times New Roman" w:cs="Times New Roman"/>
                <w:color w:val="000000"/>
                <w:lang w:val="en-US"/>
              </w:rPr>
              <w:fldChar w:fldCharType="begin">
                <w:fldData xml:space="preserve">PEVuZE5vdGU+PENpdGU+PEF1dGhvcj5CYW5uPC9BdXRob3I+PFllYXI+MjAxNDwvWWVhcj48UmVj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=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CYW5uPC9BdXRob3I+PFllYXI+MjAxNDwvWWVhcj48UmVj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=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4</w:t>
            </w:r>
            <w:r w:rsidR="00D01EF0">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4</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55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ean mass</w:t>
            </w:r>
            <w:r w:rsidRPr="007D2045">
              <w:rPr>
                <w:rFonts w:ascii="Times New Roman" w:eastAsia="Times New Roman" w:hAnsi="Times New Roman" w:cs="Times New Roman"/>
                <w:color w:val="000000"/>
                <w:lang w:val="en-US"/>
              </w:rPr>
              <w:br/>
              <w:t>Fat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77"/>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Bekkers</w:t>
            </w:r>
            <w:proofErr w:type="spellEnd"/>
            <w:r w:rsidRPr="007D2045">
              <w:rPr>
                <w:rFonts w:ascii="Times New Roman" w:eastAsia="Times New Roman" w:hAnsi="Times New Roman" w:cs="Times New Roman"/>
                <w:color w:val="000000"/>
                <w:lang w:val="en-US"/>
              </w:rPr>
              <w:t xml:space="preserve"> et al.</w:t>
            </w:r>
            <w:r w:rsidR="00D01EF0">
              <w:rPr>
                <w:rFonts w:ascii="Times New Roman" w:eastAsia="Times New Roman" w:hAnsi="Times New Roman" w:cs="Times New Roman"/>
                <w:color w:val="000000"/>
                <w:lang w:val="en-US"/>
              </w:rPr>
              <w:fldChar w:fldCharType="begin">
                <w:fldData xml:space="preserve">PEVuZE5vdGU+PENpdGU+PEF1dGhvcj5CZWtrZXJzPC9BdXRob3I+PFllYXI+MjAxMTwvWWVhcj48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CZWtrZXJzPC9BdXRob3I+PFllYXI+MjAxMTwvWWVhcj48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5</w:t>
            </w:r>
            <w:r w:rsidR="00D01EF0">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1</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5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Gestational diabetes</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otal cholesterol</w:t>
            </w:r>
            <w:r w:rsidRPr="007D2045">
              <w:rPr>
                <w:rFonts w:ascii="Times New Roman" w:eastAsia="Times New Roman" w:hAnsi="Times New Roman" w:cs="Times New Roman"/>
                <w:color w:val="000000"/>
                <w:lang w:val="en-US"/>
              </w:rPr>
              <w:br/>
              <w:t>HDL cholesterol</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125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Bercovich</w:t>
            </w:r>
            <w:proofErr w:type="spellEnd"/>
            <w:r w:rsidRPr="007D2045">
              <w:rPr>
                <w:rFonts w:ascii="Times New Roman" w:eastAsia="Times New Roman" w:hAnsi="Times New Roman" w:cs="Times New Roman"/>
                <w:color w:val="000000"/>
                <w:lang w:val="en-US"/>
              </w:rPr>
              <w:t xml:space="preserve"> et al.</w:t>
            </w:r>
            <w:r w:rsidR="00D01EF0">
              <w:rPr>
                <w:rFonts w:ascii="Times New Roman" w:eastAsia="Times New Roman" w:hAnsi="Times New Roman" w:cs="Times New Roman"/>
                <w:color w:val="000000"/>
                <w:lang w:val="en-US"/>
              </w:rPr>
              <w:fldChar w:fldCharType="begin">
                <w:fldData xml:space="preserve">PEVuZE5vdGU+PENpdGU+PEF1dGhvcj5CZXJjb3ZpY2g8L0F1dGhvcj48WWVhcj4yMDE0PC9ZZWFy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CZXJjb3ZpY2g8L0F1dGhvcj48WWVhcj4yMDE0PC9ZZWFy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6</w:t>
            </w:r>
            <w:r w:rsidR="00D01EF0">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4</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srael</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0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w:t>
            </w:r>
            <w:r w:rsidRPr="007D2045">
              <w:rPr>
                <w:rFonts w:ascii="Times New Roman" w:eastAsia="Times New Roman" w:hAnsi="Times New Roman" w:cs="Times New Roman"/>
                <w:color w:val="000000"/>
                <w:lang w:val="en-US"/>
              </w:rPr>
              <w:br/>
              <w:t>(Holocaust exposur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Hypertension</w:t>
            </w:r>
            <w:r w:rsidRPr="007D2045">
              <w:rPr>
                <w:rFonts w:ascii="Times New Roman" w:eastAsia="Times New Roman" w:hAnsi="Times New Roman" w:cs="Times New Roman"/>
                <w:color w:val="000000"/>
                <w:lang w:val="en-US"/>
              </w:rPr>
              <w:br/>
              <w:t>Diabetes</w:t>
            </w:r>
            <w:r w:rsidRPr="007D2045">
              <w:rPr>
                <w:rFonts w:ascii="Times New Roman" w:eastAsia="Times New Roman" w:hAnsi="Times New Roman" w:cs="Times New Roman"/>
                <w:color w:val="000000"/>
                <w:lang w:val="en-US"/>
              </w:rPr>
              <w:br/>
              <w:t>Cancer</w:t>
            </w:r>
            <w:r w:rsidRPr="007D2045">
              <w:rPr>
                <w:rFonts w:ascii="Times New Roman" w:eastAsia="Times New Roman" w:hAnsi="Times New Roman" w:cs="Times New Roman"/>
                <w:color w:val="000000"/>
                <w:lang w:val="en-US"/>
              </w:rPr>
              <w:br/>
              <w:t>Dyslipidemia</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53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Bettiol</w:t>
            </w:r>
            <w:proofErr w:type="spellEnd"/>
            <w:r w:rsidRPr="007D2045">
              <w:rPr>
                <w:rFonts w:ascii="Times New Roman" w:eastAsia="Times New Roman" w:hAnsi="Times New Roman" w:cs="Times New Roman"/>
                <w:color w:val="000000"/>
                <w:lang w:val="en-US"/>
              </w:rPr>
              <w:t xml:space="preserve"> et al.</w:t>
            </w:r>
            <w:r w:rsidR="00D01EF0">
              <w:rPr>
                <w:rFonts w:ascii="Times New Roman" w:eastAsia="Times New Roman" w:hAnsi="Times New Roman" w:cs="Times New Roman"/>
                <w:color w:val="000000"/>
                <w:lang w:val="en-US"/>
              </w:rPr>
              <w:fldChar w:fldCharType="begin">
                <w:fldData xml:space="preserve">PEVuZE5vdGU+PENpdGU+PEF1dGhvcj5CZXR0aW9sPC9BdXRob3I+PFllYXI+MjAwNzwvWWVhcj48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CZXR0aW9sPC9BdXRob3I+PFllYXI+MjAwNzwvWWVhcj48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7</w:t>
            </w:r>
            <w:r w:rsidR="00D01EF0">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razil</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51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ntrauterine growth restriction</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89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hattacharya et al.</w:t>
            </w:r>
            <w:r w:rsidR="00D01EF0">
              <w:rPr>
                <w:rFonts w:ascii="Times New Roman" w:eastAsia="Times New Roman" w:hAnsi="Times New Roman" w:cs="Times New Roman"/>
                <w:color w:val="000000"/>
                <w:lang w:val="en-US"/>
              </w:rPr>
              <w:fldChar w:fldCharType="begin">
                <w:fldData xml:space="preserve">PEVuZE5vdGU+PENpdGU+PEF1dGhvcj5CaGF0dGFjaGFyeWE8L0F1dGhvcj48WWVhcj4yMDE2PC9Z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CaGF0dGFjaGFyeWE8L0F1dGhvcj48WWVhcj4yMDE2PC9Z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8</w:t>
            </w:r>
            <w:r w:rsidR="00D01EF0">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78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gestational weight gain</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ardiovascular morbidity</w:t>
            </w:r>
            <w:r w:rsidRPr="007D2045">
              <w:rPr>
                <w:rFonts w:ascii="Times New Roman" w:eastAsia="Times New Roman" w:hAnsi="Times New Roman" w:cs="Times New Roman"/>
                <w:color w:val="000000"/>
                <w:lang w:val="en-US"/>
              </w:rPr>
              <w:br/>
              <w:t>Cerebrovascular morbidity</w:t>
            </w:r>
            <w:r w:rsidRPr="007D2045">
              <w:rPr>
                <w:rFonts w:ascii="Times New Roman" w:eastAsia="Times New Roman" w:hAnsi="Times New Roman" w:cs="Times New Roman"/>
                <w:color w:val="000000"/>
                <w:lang w:val="en-US"/>
              </w:rPr>
              <w:br/>
              <w:t>Mortality</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53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oone-</w:t>
            </w:r>
            <w:proofErr w:type="spellStart"/>
            <w:r w:rsidRPr="007D2045">
              <w:rPr>
                <w:rFonts w:ascii="Times New Roman" w:eastAsia="Times New Roman" w:hAnsi="Times New Roman" w:cs="Times New Roman"/>
                <w:color w:val="000000"/>
                <w:lang w:val="en-US"/>
              </w:rPr>
              <w:t>Heinonen</w:t>
            </w:r>
            <w:proofErr w:type="spellEnd"/>
            <w:r w:rsidRPr="007D2045">
              <w:rPr>
                <w:rFonts w:ascii="Times New Roman" w:eastAsia="Times New Roman" w:hAnsi="Times New Roman" w:cs="Times New Roman"/>
                <w:color w:val="000000"/>
                <w:lang w:val="en-US"/>
              </w:rPr>
              <w:t xml:space="preserve"> et al.</w:t>
            </w:r>
            <w:r w:rsidR="00D01EF0">
              <w:rPr>
                <w:rFonts w:ascii="Times New Roman" w:eastAsia="Times New Roman" w:hAnsi="Times New Roman" w:cs="Times New Roman"/>
                <w:color w:val="000000"/>
                <w:lang w:val="en-US"/>
              </w:rPr>
              <w:fldChar w:fldCharType="begin">
                <w:fldData xml:space="preserve">PEVuZE5vdGU+PENpdGU+PEF1dGhvcj5Cb29uZS1IZWlub25lbjwvQXV0aG9yPjxZZWFyPjIwMTg8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Cb29uZS1IZWlub25lbjwvQXV0aG9yPjxZZWFyPjIwMTg8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9</w:t>
            </w:r>
            <w:r w:rsidR="00D01EF0">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341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re)diabetes</w:t>
            </w:r>
            <w:r w:rsidRPr="007D2045">
              <w:rPr>
                <w:rFonts w:ascii="Times New Roman" w:eastAsia="Times New Roman" w:hAnsi="Times New Roman" w:cs="Times New Roman"/>
                <w:color w:val="000000"/>
                <w:lang w:val="en-US"/>
              </w:rPr>
              <w:b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143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lastRenderedPageBreak/>
              <w:t>Borja</w:t>
            </w:r>
            <w:r w:rsidR="00D01EF0">
              <w:rPr>
                <w:rFonts w:ascii="Times New Roman" w:eastAsia="Times New Roman" w:hAnsi="Times New Roman" w:cs="Times New Roman"/>
                <w:color w:val="000000"/>
                <w:lang w:val="en-US"/>
              </w:rPr>
              <w:fldChar w:fldCharType="begin">
                <w:fldData xml:space="preserve">PEVuZE5vdGU+PENpdGU+PEF1dGhvcj5Cb3JqYTwvQXV0aG9yPjxZZWFyPjIwMTM8L1llYXI+PFJl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Cb3JqYTwvQXV0aG9yPjxZZWFyPjIwMTM8L1llYXI+PFJl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10</w:t>
            </w:r>
            <w:r w:rsidR="00D01EF0">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hilippin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70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 xml:space="preserve">Children, adolescents, adults </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Maternal nutritional status</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tunting</w:t>
            </w:r>
            <w:r w:rsidRPr="007D2045">
              <w:rPr>
                <w:rFonts w:ascii="Times New Roman" w:eastAsia="Times New Roman" w:hAnsi="Times New Roman" w:cs="Times New Roman"/>
                <w:color w:val="000000"/>
                <w:lang w:val="en-US"/>
              </w:rPr>
              <w:br/>
              <w:t>Blood pressure</w:t>
            </w:r>
            <w:r w:rsidRPr="007D2045">
              <w:rPr>
                <w:rFonts w:ascii="Times New Roman" w:eastAsia="Times New Roman" w:hAnsi="Times New Roman" w:cs="Times New Roman"/>
                <w:color w:val="000000"/>
                <w:lang w:val="en-US"/>
              </w:rPr>
              <w:br/>
              <w:t>Cardiovascular disease</w:t>
            </w:r>
            <w:r w:rsidRPr="007D2045">
              <w:rPr>
                <w:rFonts w:ascii="Times New Roman" w:eastAsia="Times New Roman" w:hAnsi="Times New Roman" w:cs="Times New Roman"/>
                <w:color w:val="000000"/>
                <w:lang w:val="en-US"/>
              </w:rPr>
              <w:br/>
              <w:t>BMI</w:t>
            </w:r>
            <w:r w:rsidRPr="007D2045">
              <w:rPr>
                <w:rFonts w:ascii="Times New Roman" w:eastAsia="Times New Roman" w:hAnsi="Times New Roman" w:cs="Times New Roman"/>
                <w:color w:val="000000"/>
                <w:lang w:val="en-US"/>
              </w:rPr>
              <w:br/>
              <w:t>Insulin resistance</w:t>
            </w:r>
            <w:r w:rsidRPr="007D2045">
              <w:rPr>
                <w:rFonts w:ascii="Times New Roman" w:eastAsia="Times New Roman" w:hAnsi="Times New Roman" w:cs="Times New Roman"/>
                <w:color w:val="000000"/>
                <w:lang w:val="en-US"/>
              </w:rPr>
              <w:br/>
              <w:t>Triglyceride level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899"/>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Brei</w:t>
            </w:r>
            <w:proofErr w:type="spellEnd"/>
            <w:r w:rsidRPr="007D2045">
              <w:rPr>
                <w:rFonts w:ascii="Times New Roman" w:eastAsia="Times New Roman" w:hAnsi="Times New Roman" w:cs="Times New Roman"/>
                <w:color w:val="000000"/>
                <w:lang w:val="en-US"/>
              </w:rPr>
              <w:t xml:space="preserve"> et al.</w:t>
            </w:r>
            <w:r w:rsidR="00D01EF0">
              <w:rPr>
                <w:rFonts w:ascii="Times New Roman" w:eastAsia="Times New Roman" w:hAnsi="Times New Roman" w:cs="Times New Roman"/>
                <w:color w:val="000000"/>
                <w:lang w:val="en-US"/>
              </w:rPr>
              <w:fldChar w:fldCharType="begin"/>
            </w:r>
            <w:r w:rsidR="00D01EF0">
              <w:rPr>
                <w:rFonts w:ascii="Times New Roman" w:eastAsia="Times New Roman" w:hAnsi="Times New Roman" w:cs="Times New Roman"/>
                <w:color w:val="000000"/>
                <w:lang w:val="en-US"/>
              </w:rPr>
              <w:instrText xml:space="preserve"> ADDIN EN.CITE &lt;EndNote&gt;&lt;Cite&gt;&lt;Author&gt;Brei&lt;/Author&gt;&lt;Year&gt;2018&lt;/Year&gt;&lt;RecNum&gt;6458&lt;/RecNum&gt;&lt;DisplayText&gt;&lt;style face="superscript"&gt;11&lt;/style&gt;&lt;/DisplayText&gt;&lt;record&gt;&lt;rec-number&gt;6458&lt;/rec-number&gt;&lt;foreign-keys&gt;&lt;key app="EN" db-id="pt095rwa0tw0w9e5rzapr2wc5rfrds9pztx0" timestamp="1527031874"&gt;6458&lt;/key&gt;&lt;/foreign-keys&gt;&lt;ref-type name="Journal Article"&gt;17&lt;/ref-type&gt;&lt;contributors&gt;&lt;authors&gt;&lt;author&gt;Brei, C.&lt;/author&gt;&lt;author&gt;Stecher, L.&lt;/author&gt;&lt;author&gt;Meyer, D. M.&lt;/author&gt;&lt;author&gt;Young, V.&lt;/author&gt;&lt;author&gt;Much, D.&lt;/author&gt;&lt;author&gt;Brunner, S.&lt;/author&gt;&lt;author&gt;Hauner, H.&lt;/author&gt;&lt;/authors&gt;&lt;/contributors&gt;&lt;auth-address&gt;Else Kröner-Fresenius-Center for Nutritional Medicine, Klinikum rechts der Isar, Technical University of Munich, Munich, Germany&amp;#xD;ZIEL–Institute for Food and Health, Nutritional Medicine Unit, Technical University of Munich, Freising, Germany&lt;/auth-address&gt;&lt;titles&gt;&lt;title&gt;Impact of dietary macronutrient intake during early and late gestation on offspring body composition at birth, 1, 3, and 5 years of age&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volume&gt;10&lt;/volume&gt;&lt;number&gt;5&lt;/number&gt;&lt;keywords&gt;&lt;keyword&gt;Body composition&lt;/keyword&gt;&lt;keyword&gt;Child adiposity&lt;/keyword&gt;&lt;keyword&gt;Dietary intake&lt;/keyword&gt;&lt;keyword&gt;Pregnancy&lt;/keyword&gt;&lt;/keywords&gt;&lt;dates&gt;&lt;year&gt;2018&lt;/year&gt;&lt;/dates&gt;&lt;publisher&gt;MDPI AG&lt;/publisher&gt;&lt;isbn&gt;20726643 (ISSN)&lt;/isbn&gt;&lt;work-type&gt;Article&lt;/work-type&gt;&lt;urls&gt;&lt;related-urls&gt;&lt;url&gt;https://www.scopus.com/inward/record.uri?eid=2-s2.0-85046850382&amp;amp;doi=10.3390%2fnu10050579&amp;amp;partnerID=40&amp;amp;md5=4a5aaa2e5c55fb3a479d6c0994599cda&lt;/url&gt;&lt;/related-urls&gt;&lt;/urls&gt;&lt;custom7&gt;579&lt;/custom7&gt;&lt;electronic-resource-num&gt;10.3390/nu10050579&lt;/electronic-resource-num&gt;&lt;remote-database-name&gt;Scopus&lt;/remote-database-name&gt;&lt;language&gt;English&lt;/language&gt;&lt;/record&gt;&lt;/Cite&gt;&lt;/EndNote&gt;</w:instrText>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11</w:t>
            </w:r>
            <w:r w:rsidR="00D01EF0">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rmany</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status</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Abdominal fat</w:t>
            </w:r>
            <w:r w:rsidRPr="007D2045">
              <w:rPr>
                <w:rFonts w:ascii="Times New Roman" w:eastAsia="Times New Roman" w:hAnsi="Times New Roman" w:cs="Times New Roman"/>
                <w:color w:val="000000"/>
                <w:lang w:val="en-US"/>
              </w:rPr>
              <w:br/>
              <w:t>Fat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521"/>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en et al</w:t>
            </w:r>
            <w:r w:rsidR="00D01EF0">
              <w:rPr>
                <w:rFonts w:ascii="Times New Roman" w:eastAsia="Times New Roman" w:hAnsi="Times New Roman" w:cs="Times New Roman"/>
                <w:color w:val="000000"/>
                <w:lang w:val="en-US"/>
              </w:rPr>
              <w:fldChar w:fldCharType="begin">
                <w:fldData xml:space="preserve">PEVuZE5vdGU+PENpdGU+PEF1dGhvcj5DaGVuPC9BdXRob3I+PFllYXI+MjAxNzwvWWVhcj48UmVj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=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DaGVuPC9BdXRob3I+PFllYXI+MjAxNzwvWWVhcj48UmVj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=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12</w:t>
            </w:r>
            <w:r w:rsidR="00D01EF0">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7</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ingapore</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1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status</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809"/>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en et al.</w:t>
            </w:r>
            <w:r w:rsidR="00D01EF0">
              <w:rPr>
                <w:rFonts w:ascii="Times New Roman" w:eastAsia="Times New Roman" w:hAnsi="Times New Roman" w:cs="Times New Roman"/>
                <w:color w:val="000000"/>
                <w:lang w:val="en-US"/>
              </w:rPr>
              <w:fldChar w:fldCharType="begin">
                <w:fldData xml:space="preserve">PEVuZE5vdGU+PENpdGU+PEF1dGhvcj5DaGVuPC9BdXRob3I+PFllYXI+MjAxNjwvWWVhcj48UmVj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OTwvdm9sdW1lPjxudW1iZXI+MTwvbnVtYmVyPjxrZXl3b3Jkcz48a2V5d29yZD5BZGlw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==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DaGVuPC9BdXRob3I+PFllYXI+MjAxNjwvWWVhcj48UmVj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OTwvdm9sdW1lPjxudW1iZXI+MTwvbnVtYmVyPjxrZXl3b3Jkcz48a2V5d29yZD5BZGlw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==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13</w:t>
            </w:r>
            <w:r w:rsidR="00D01EF0">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ingapore</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04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die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 xml:space="preserve">Abdominal circumference </w:t>
            </w:r>
            <w:r w:rsidRPr="007D2045">
              <w:rPr>
                <w:rFonts w:ascii="Times New Roman" w:eastAsia="Times New Roman" w:hAnsi="Times New Roman" w:cs="Times New Roman"/>
                <w:color w:val="000000"/>
                <w:lang w:val="en-US"/>
              </w:rPr>
              <w:br/>
              <w:t>Subscapular skinfold</w:t>
            </w:r>
            <w:r w:rsidRPr="007D2045">
              <w:rPr>
                <w:rFonts w:ascii="Times New Roman" w:eastAsia="Times New Roman" w:hAnsi="Times New Roman" w:cs="Times New Roman"/>
                <w:color w:val="000000"/>
                <w:lang w:val="en-US"/>
              </w:rPr>
              <w:br/>
              <w:t>Triceps skinfold</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944"/>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ristensen et al.</w:t>
            </w:r>
            <w:r w:rsidR="00D01EF0">
              <w:rPr>
                <w:rFonts w:ascii="Times New Roman" w:eastAsia="Times New Roman" w:hAnsi="Times New Roman" w:cs="Times New Roman"/>
                <w:color w:val="000000"/>
                <w:lang w:val="en-US"/>
              </w:rPr>
              <w:fldChar w:fldCharType="begin">
                <w:fldData xml:space="preserve">PEVuZE5vdGU+PENpdGU+PEF1dGhvcj5DaHJpc3RlbnNlbjwvQXV0aG9yPjxZZWFyPjIwMTY8L1ll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DaHJpc3RlbnNlbjwvQXV0aG9yPjxZZWFyPjIwMTY8L1ll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14</w:t>
            </w:r>
            <w:r w:rsidR="00D01EF0">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Norway</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LDL cholesterol</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DL</w:t>
            </w:r>
            <w:r w:rsidRPr="007D2045">
              <w:rPr>
                <w:rFonts w:ascii="Times New Roman" w:eastAsia="Times New Roman" w:hAnsi="Times New Roman" w:cs="Times New Roman"/>
                <w:color w:val="000000"/>
                <w:lang w:val="en-US"/>
              </w:rPr>
              <w:br/>
              <w:t>Blood pressure</w:t>
            </w:r>
            <w:r w:rsidRPr="007D2045">
              <w:rPr>
                <w:rFonts w:ascii="Times New Roman" w:eastAsia="Times New Roman" w:hAnsi="Times New Roman" w:cs="Times New Roman"/>
                <w:color w:val="000000"/>
                <w:lang w:val="en-US"/>
              </w:rPr>
              <w:b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lass et al.</w:t>
            </w:r>
            <w:r w:rsidR="00D01EF0">
              <w:rPr>
                <w:rFonts w:ascii="Times New Roman" w:eastAsia="Times New Roman" w:hAnsi="Times New Roman" w:cs="Times New Roman"/>
                <w:color w:val="000000"/>
                <w:lang w:val="en-US"/>
              </w:rPr>
              <w:fldChar w:fldCharType="begin">
                <w:fldData xml:space="preserve">PEVuZE5vdGU+PENpdGU+PEF1dGhvcj5DbGFzczwvQXV0aG9yPjxZZWFyPjIwMTQ8L1llYXI+PFJl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DbGFzczwvQXV0aG9yPjxZZWFyPjIwMTQ8L1llYXI+PFJl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15</w:t>
            </w:r>
            <w:r w:rsidR="00D01EF0">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4</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weden</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13350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 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ardiac-related death</w:t>
            </w:r>
            <w:r w:rsidRPr="007D2045">
              <w:rPr>
                <w:rFonts w:ascii="Times New Roman" w:eastAsia="Times New Roman" w:hAnsi="Times New Roman" w:cs="Times New Roman"/>
                <w:color w:val="000000"/>
                <w:lang w:val="en-US"/>
              </w:rPr>
              <w:br/>
              <w:t>Hypertension</w:t>
            </w:r>
            <w:r w:rsidRPr="007D2045">
              <w:rPr>
                <w:rFonts w:ascii="Times New Roman" w:eastAsia="Times New Roman" w:hAnsi="Times New Roman" w:cs="Times New Roman"/>
                <w:color w:val="000000"/>
                <w:lang w:val="en-US"/>
              </w:rPr>
              <w:br/>
              <w:t>Ischemic heart disease</w:t>
            </w:r>
            <w:r w:rsidRPr="007D2045">
              <w:rPr>
                <w:rFonts w:ascii="Times New Roman" w:eastAsia="Times New Roman" w:hAnsi="Times New Roman" w:cs="Times New Roman"/>
                <w:color w:val="000000"/>
                <w:lang w:val="en-US"/>
              </w:rPr>
              <w:br/>
              <w:t>Stroke</w:t>
            </w:r>
            <w:r w:rsidRPr="007D2045">
              <w:rPr>
                <w:rFonts w:ascii="Times New Roman" w:eastAsia="Times New Roman" w:hAnsi="Times New Roman" w:cs="Times New Roman"/>
                <w:color w:val="000000"/>
                <w:lang w:val="en-US"/>
              </w:rPr>
              <w:br/>
              <w:t>Pulmonary circulation problems</w:t>
            </w:r>
            <w:r w:rsidRPr="007D2045">
              <w:rPr>
                <w:rFonts w:ascii="Times New Roman" w:eastAsia="Times New Roman" w:hAnsi="Times New Roman" w:cs="Times New Roman"/>
                <w:color w:val="000000"/>
                <w:lang w:val="en-US"/>
              </w:rPr>
              <w:br/>
              <w:t>Type 2 diabetes mellitu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620"/>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rozier et al.</w:t>
            </w:r>
            <w:r w:rsidR="00D01EF0">
              <w:rPr>
                <w:rFonts w:ascii="Times New Roman" w:eastAsia="Times New Roman" w:hAnsi="Times New Roman" w:cs="Times New Roman"/>
                <w:color w:val="000000"/>
                <w:lang w:val="en-US"/>
              </w:rPr>
              <w:fldChar w:fldCharType="begin">
                <w:fldData xml:space="preserve">PEVuZE5vdGU+PENpdGU+PEF1dGhvcj5Dcm96aWVyPC9BdXRob3I+PFllYXI+MjAxMjwvWWVhcj48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</w:fldData>
              </w:fldChar>
            </w:r>
            <w:r w:rsidR="00D01EF0">
              <w:rPr>
                <w:rFonts w:ascii="Times New Roman" w:eastAsia="Times New Roman" w:hAnsi="Times New Roman" w:cs="Times New Roman"/>
                <w:color w:val="000000"/>
                <w:lang w:val="en-US"/>
              </w:rPr>
              <w:instrText xml:space="preserve"> ADDIN EN.CITE </w:instrText>
            </w:r>
            <w:r w:rsidR="00D01EF0">
              <w:rPr>
                <w:rFonts w:ascii="Times New Roman" w:eastAsia="Times New Roman" w:hAnsi="Times New Roman" w:cs="Times New Roman"/>
                <w:color w:val="000000"/>
                <w:lang w:val="en-US"/>
              </w:rPr>
              <w:fldChar w:fldCharType="begin">
                <w:fldData xml:space="preserve">PEVuZE5vdGU+PENpdGU+PEF1dGhvcj5Dcm96aWVyPC9BdXRob3I+PFllYXI+MjAxMjwvWWVhcj48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</w:fldData>
              </w:fldChar>
            </w:r>
            <w:r w:rsidR="00D01EF0">
              <w:rPr>
                <w:rFonts w:ascii="Times New Roman" w:eastAsia="Times New Roman" w:hAnsi="Times New Roman" w:cs="Times New Roman"/>
                <w:color w:val="000000"/>
                <w:lang w:val="en-US"/>
              </w:rPr>
              <w:instrText xml:space="preserve"> ADDIN EN.CITE.DATA </w:instrText>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D01EF0" w:rsidRPr="00D01EF0">
              <w:rPr>
                <w:rFonts w:ascii="Times New Roman" w:eastAsia="Times New Roman" w:hAnsi="Times New Roman" w:cs="Times New Roman"/>
                <w:noProof/>
                <w:color w:val="000000"/>
                <w:vertAlign w:val="superscript"/>
                <w:lang w:val="en-US"/>
              </w:rPr>
              <w:t>16</w:t>
            </w:r>
            <w:r w:rsidR="00D01EF0">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2</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77</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status (vitamin D)</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at mass</w:t>
            </w:r>
            <w:r w:rsidRPr="007D2045">
              <w:rPr>
                <w:rFonts w:ascii="Times New Roman" w:eastAsia="Times New Roman" w:hAnsi="Times New Roman" w:cs="Times New Roman"/>
                <w:color w:val="000000"/>
                <w:lang w:val="en-US"/>
              </w:rPr>
              <w:br/>
              <w:t>Lean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61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Curhan</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DdXJoYW48L0F1dGhvcj48WWVhcj4xOTk2PC9ZZWFyPjxS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DdXJoYW48L0F1dGhvcj48WWVhcj4xOTk2PC9ZZWFyPjxS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7</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99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284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ypertension</w:t>
            </w:r>
            <w:r w:rsidRPr="007D2045">
              <w:rPr>
                <w:rFonts w:ascii="Times New Roman" w:eastAsia="Times New Roman" w:hAnsi="Times New Roman" w:cs="Times New Roman"/>
                <w:color w:val="000000"/>
                <w:lang w:val="en-US"/>
              </w:rPr>
              <w:br/>
              <w:t>Obesity</w:t>
            </w:r>
            <w:r w:rsidRPr="007D2045">
              <w:rPr>
                <w:rFonts w:ascii="Times New Roman" w:eastAsia="Times New Roman" w:hAnsi="Times New Roman" w:cs="Times New Roman"/>
                <w:color w:val="000000"/>
                <w:lang w:val="en-US"/>
              </w:rPr>
              <w:br/>
              <w:t>Diabetes mellitu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90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Curhan</w:t>
            </w:r>
            <w:proofErr w:type="spellEnd"/>
            <w:r w:rsidRPr="007D2045">
              <w:rPr>
                <w:rFonts w:ascii="Times New Roman" w:eastAsia="Times New Roman" w:hAnsi="Times New Roman" w:cs="Times New Roman"/>
                <w:color w:val="000000"/>
                <w:lang w:val="en-US"/>
              </w:rPr>
              <w:t xml:space="preserve"> et al.</w:t>
            </w:r>
            <w:r w:rsidR="00D01EF0">
              <w:rPr>
                <w:rFonts w:ascii="Times New Roman" w:eastAsia="Times New Roman" w:hAnsi="Times New Roman" w:cs="Times New Roman"/>
                <w:color w:val="000000"/>
                <w:lang w:val="en-US"/>
              </w:rPr>
              <w:fldChar w:fldCharType="begin">
                <w:fldData xml:space="preserve">PEVuZE5vdGU+PENpdGU+PEF1dGhvcj5DdXJoYW48L0F1dGhvcj48WWVhcj4xOTk2PC9ZZWFyPjxS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DdXJoYW48L0F1dGhvcj48WWVhcj4xOTk2PC9ZZWFyPjxS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D01EF0">
              <w:rPr>
                <w:rFonts w:ascii="Times New Roman" w:eastAsia="Times New Roman" w:hAnsi="Times New Roman" w:cs="Times New Roman"/>
                <w:color w:val="000000"/>
                <w:lang w:val="en-US"/>
              </w:rPr>
            </w:r>
            <w:r w:rsidR="00D01EF0">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8</w:t>
            </w:r>
            <w:r w:rsidR="00D01EF0">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99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6404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r w:rsidRPr="007D2045">
              <w:rPr>
                <w:rFonts w:ascii="Times New Roman" w:eastAsia="Times New Roman" w:hAnsi="Times New Roman" w:cs="Times New Roman"/>
                <w:color w:val="000000"/>
                <w:lang w:val="en-US"/>
              </w:rPr>
              <w:br/>
              <w:t>Hypertension</w:t>
            </w:r>
            <w:r w:rsidRPr="007D2045">
              <w:rPr>
                <w:rFonts w:ascii="Times New Roman" w:eastAsia="Times New Roman" w:hAnsi="Times New Roman" w:cs="Times New Roman"/>
                <w:color w:val="000000"/>
                <w:lang w:val="en-US"/>
              </w:rPr>
              <w:b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404D52">
        <w:trPr>
          <w:trHeight w:val="746"/>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lastRenderedPageBreak/>
              <w:t>Davis et al.</w:t>
            </w:r>
            <w:r w:rsidR="00FC068B">
              <w:rPr>
                <w:rFonts w:ascii="Times New Roman" w:eastAsia="Times New Roman" w:hAnsi="Times New Roman" w:cs="Times New Roman"/>
                <w:color w:val="000000"/>
                <w:lang w:val="en-US"/>
              </w:rPr>
              <w:fldChar w:fldCharType="begin">
                <w:fldData xml:space="preserve">PEVuZE5vdGU+PENpdGU+PEF1dGhvcj5EYXZpczwvQXV0aG9yPjxZZWFyPjIwMTU8L1llYXI+PFJl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EYXZpczwvQXV0aG9yPjxZZWFyPjIwMTU8L1llYXI+PFJl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9</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ustrali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86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hypertension during pregnancy</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ardiovascular risk</w:t>
            </w:r>
            <w:r w:rsidRPr="007D2045">
              <w:rPr>
                <w:rFonts w:ascii="Times New Roman" w:eastAsia="Times New Roman" w:hAnsi="Times New Roman" w:cs="Times New Roman"/>
                <w:color w:val="000000"/>
                <w:lang w:val="en-US"/>
              </w:rPr>
              <w:br/>
              <w:t>Hypertension</w:t>
            </w:r>
            <w:r w:rsidRPr="007D2045">
              <w:rPr>
                <w:rFonts w:ascii="Times New Roman" w:eastAsia="Times New Roman" w:hAnsi="Times New Roman" w:cs="Times New Roman"/>
                <w:color w:val="000000"/>
                <w:lang w:val="en-US"/>
              </w:rPr>
              <w:br/>
              <w:t>Metabolic diseas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02"/>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Dubois et al.</w:t>
            </w:r>
            <w:r w:rsidR="00FC068B">
              <w:rPr>
                <w:rFonts w:ascii="Times New Roman" w:eastAsia="Times New Roman" w:hAnsi="Times New Roman" w:cs="Times New Roman"/>
                <w:color w:val="000000"/>
                <w:lang w:val="en-US"/>
              </w:rPr>
              <w:fldChar w:fldCharType="begin">
                <w:fldData xml:space="preserve">PEVuZE5vdGU+PENpdGU+PEF1dGhvcj5EdWJvaXM8L0F1dGhvcj48WWVhcj4yMDA2PC9ZZWFyPjxS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EdWJvaXM8L0F1dGhvcj48WWVhcj4yMDA2PC9ZZWFyPjxS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20</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6</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anada</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55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Overweight</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31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Eriksson et al.</w:t>
            </w:r>
            <w:r w:rsidR="00FC068B">
              <w:rPr>
                <w:rFonts w:ascii="Times New Roman" w:eastAsia="Times New Roman" w:hAnsi="Times New Roman" w:cs="Times New Roman"/>
                <w:color w:val="000000"/>
                <w:lang w:val="en-US"/>
              </w:rPr>
              <w:fldChar w:fldCharType="begin">
                <w:fldData xml:space="preserve">PEVuZE5vdGU+PENpdGU+PEF1dGhvcj5Fcmlrc3NvbjwvQXV0aG9yPjxZZWFyPjIwMTU8L1llYXI+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Fcmlrc3NvbjwvQXV0aG9yPjxZZWFyPjIwMTU8L1llYXI+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21</w:t>
            </w:r>
            <w:r w:rsidR="00FC068B">
              <w:rPr>
                <w:rFonts w:ascii="Times New Roman" w:eastAsia="Times New Roman" w:hAnsi="Times New Roman" w:cs="Times New Roman"/>
                <w:color w:val="000000"/>
                <w:lang w:val="en-US"/>
              </w:rPr>
              <w:fldChar w:fldCharType="end"/>
            </w:r>
            <w:r w:rsidR="00FC068B" w:rsidRPr="007D2045">
              <w:rPr>
                <w:rFonts w:ascii="Times New Roman" w:eastAsia="Times New Roman" w:hAnsi="Times New Roman" w:cs="Times New Roman"/>
                <w:color w:val="000000"/>
                <w:lang w:val="en-US"/>
              </w:rPr>
              <w:t xml:space="preserve"> </w:t>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inland</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BMI during pregnancy</w:t>
            </w:r>
            <w:r w:rsidRPr="007D2045">
              <w:rPr>
                <w:rFonts w:ascii="Times New Roman" w:eastAsia="Times New Roman" w:hAnsi="Times New Roman" w:cs="Times New Roman"/>
                <w:color w:val="000000"/>
                <w:lang w:val="en-US"/>
              </w:rPr>
              <w:b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Fat mass</w:t>
            </w:r>
            <w:r w:rsidRPr="007D2045">
              <w:rPr>
                <w:rFonts w:ascii="Times New Roman" w:eastAsia="Times New Roman" w:hAnsi="Times New Roman" w:cs="Times New Roman"/>
                <w:color w:val="000000"/>
                <w:lang w:val="en-US"/>
              </w:rPr>
              <w:br/>
              <w:t>Lean body mass</w:t>
            </w:r>
            <w:r w:rsidRPr="007D2045">
              <w:rPr>
                <w:rFonts w:ascii="Times New Roman" w:eastAsia="Times New Roman" w:hAnsi="Times New Roman" w:cs="Times New Roman"/>
                <w:color w:val="000000"/>
                <w:lang w:val="en-US"/>
              </w:rPr>
              <w:br/>
              <w:t>Cholesterol</w:t>
            </w:r>
            <w:r w:rsidRPr="007D2045">
              <w:rPr>
                <w:rFonts w:ascii="Times New Roman" w:eastAsia="Times New Roman" w:hAnsi="Times New Roman" w:cs="Times New Roman"/>
                <w:color w:val="000000"/>
                <w:lang w:val="en-US"/>
              </w:rPr>
              <w:br/>
              <w:t>Blood glucos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124"/>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Eriksson et al.</w:t>
            </w:r>
            <w:r w:rsidR="00FC068B">
              <w:rPr>
                <w:rFonts w:ascii="Times New Roman" w:eastAsia="Times New Roman" w:hAnsi="Times New Roman" w:cs="Times New Roman"/>
                <w:color w:val="000000"/>
                <w:lang w:val="en-US"/>
              </w:rPr>
              <w:fldChar w:fldCharType="begin">
                <w:fldData xml:space="preserve">PEVuZE5vdGU+PENpdGU+PEF1dGhvcj5Fcmlrc3NvbjwvQXV0aG9yPjxZZWFyPjIwMDM8L1llYXI+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Fcmlrc3NvbjwvQXV0aG9yPjxZZWFyPjIwMDM8L1llYXI+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22</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3</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inland</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451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size</w:t>
            </w:r>
            <w:r w:rsidRPr="007D2045">
              <w:rPr>
                <w:rFonts w:ascii="Times New Roman" w:eastAsia="Times New Roman" w:hAnsi="Times New Roman" w:cs="Times New Roman"/>
                <w:color w:val="000000"/>
                <w:lang w:val="en-US"/>
              </w:rPr>
              <w:br/>
              <w:t>Maternal BMI during pregnancy</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Obesity</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32"/>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airley et al.</w:t>
            </w:r>
            <w:r w:rsidR="00FC068B">
              <w:rPr>
                <w:rFonts w:ascii="Times New Roman" w:eastAsia="Times New Roman" w:hAnsi="Times New Roman" w:cs="Times New Roman"/>
                <w:color w:val="000000"/>
                <w:lang w:val="en-US"/>
              </w:rPr>
              <w:fldChar w:fldCharType="begin">
                <w:fldData xml:space="preserve">PEVuZE5vdGU+PENpdGU+PEF1dGhvcj5GYWlybGV5PC9BdXRob3I+PFllYXI+MjAxNTwvWWVhcj48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GYWlybGV5PC9BdXRob3I+PFllYXI+MjAxNTwvWWVhcj48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23</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vAlign w:val="center"/>
            <w:hideMark/>
          </w:tcPr>
          <w:p w:rsidR="00C026C9"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87</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 xml:space="preserve">Maternal BMI </w:t>
            </w:r>
            <w:r w:rsidRPr="007D2045">
              <w:rPr>
                <w:rFonts w:ascii="Times New Roman" w:eastAsia="Times New Roman" w:hAnsi="Times New Roman" w:cs="Times New Roman"/>
                <w:color w:val="000000"/>
                <w:lang w:val="en-US"/>
              </w:rPr>
              <w:br/>
              <w:t>Gestational diabetes</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16"/>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iner et al.</w:t>
            </w:r>
            <w:r w:rsidR="00FC068B">
              <w:rPr>
                <w:rFonts w:ascii="Times New Roman" w:eastAsia="Times New Roman" w:hAnsi="Times New Roman" w:cs="Times New Roman"/>
                <w:color w:val="000000"/>
                <w:lang w:val="en-US"/>
              </w:rPr>
              <w:fldChar w:fldCharType="begin">
                <w:fldData xml:space="preserve">PEVuZE5vdGU+PENpdGU+PEF1dGhvcj5GaW5lcjwvQXV0aG9yPjxZZWFyPjIwMTY8L1llYXI+PFJl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GaW5lcjwvQXV0aG9yPjxZZWFyPjIwMTY8L1llYXI+PFJl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24</w:t>
            </w:r>
            <w:r w:rsidR="00FC068B">
              <w:rPr>
                <w:rFonts w:ascii="Times New Roman" w:eastAsia="Times New Roman" w:hAnsi="Times New Roman" w:cs="Times New Roman"/>
                <w:color w:val="000000"/>
                <w:lang w:val="en-US"/>
              </w:rPr>
              <w:fldChar w:fldCharType="end"/>
            </w:r>
            <w:r w:rsidRPr="007D2045">
              <w:rPr>
                <w:rFonts w:ascii="Times New Roman" w:eastAsia="Times New Roman" w:hAnsi="Times New Roman" w:cs="Times New Roman"/>
                <w:color w:val="000000"/>
                <w:lang w:val="en-US"/>
              </w:rPr>
              <w:t xml:space="preserve"> </w:t>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angladesh</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3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famin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Weight</w:t>
            </w:r>
            <w:r w:rsidRPr="007D2045">
              <w:rPr>
                <w:rFonts w:ascii="Times New Roman" w:eastAsia="Times New Roman" w:hAnsi="Times New Roman" w:cs="Times New Roman"/>
                <w:color w:val="000000"/>
                <w:lang w:val="en-US"/>
              </w:rPr>
              <w:br/>
              <w:t>BMI</w:t>
            </w:r>
            <w:r w:rsidRPr="007D2045">
              <w:rPr>
                <w:rFonts w:ascii="Times New Roman" w:eastAsia="Times New Roman" w:hAnsi="Times New Roman" w:cs="Times New Roman"/>
                <w:color w:val="000000"/>
                <w:lang w:val="en-US"/>
              </w:rPr>
              <w:br/>
              <w:t>Blood glucos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5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rancis-Emmanuel et al.</w:t>
            </w:r>
            <w:r w:rsidR="00FC068B">
              <w:rPr>
                <w:rFonts w:ascii="Times New Roman" w:eastAsia="Times New Roman" w:hAnsi="Times New Roman" w:cs="Times New Roman"/>
                <w:color w:val="000000"/>
                <w:lang w:val="en-US"/>
              </w:rPr>
              <w:fldChar w:fldCharType="begin">
                <w:fldData xml:space="preserve">PEVuZE5vdGU+PENpdGU+PEF1dGhvcj5GcmFuY2lzLUVtbWFudWVsPC9BdXRob3I+PFllYXI+MjAx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GcmFuY2lzLUVtbWFudWVsPC9BdXRob3I+PFllYXI+MjAx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25</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4</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Jamaic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9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 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marasmus, kwashiorkor)</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glucose</w:t>
            </w:r>
            <w:r w:rsidRPr="007D2045">
              <w:rPr>
                <w:rFonts w:ascii="Times New Roman" w:eastAsia="Times New Roman" w:hAnsi="Times New Roman" w:cs="Times New Roman"/>
                <w:color w:val="000000"/>
                <w:lang w:val="en-US"/>
              </w:rPr>
              <w:br/>
              <w:t>Insulin Resistanc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74"/>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rankel et al.</w:t>
            </w:r>
            <w:r w:rsidR="00FC068B">
              <w:rPr>
                <w:rFonts w:ascii="Times New Roman" w:eastAsia="Times New Roman" w:hAnsi="Times New Roman" w:cs="Times New Roman"/>
                <w:color w:val="000000"/>
                <w:lang w:val="en-US"/>
              </w:rPr>
              <w:fldChar w:fldCharType="begin">
                <w:fldData xml:space="preserve">PEVuZE5vdGU+PENpdGU+PEF1dGhvcj5GcmFua2VsPC9BdXRob3I+PFllYXI+MTk5NjwvWWVhcj48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GcmFua2VsPC9BdXRob3I+PFllYXI+MTk5NjwvWWVhcj48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26</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99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25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Coronary heart diseas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99"/>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ale et al.</w:t>
            </w:r>
            <w:r w:rsidR="00FC068B">
              <w:rPr>
                <w:rFonts w:ascii="Times New Roman" w:eastAsia="Times New Roman" w:hAnsi="Times New Roman" w:cs="Times New Roman"/>
                <w:color w:val="000000"/>
                <w:lang w:val="en-US"/>
              </w:rPr>
              <w:fldChar w:fldCharType="begin">
                <w:fldData xml:space="preserve">PEVuZE5vdGU+PENpdGU+PEF1dGhvcj5HYWxlPC9BdXRob3I+PFllYXI+MjAwNzwvWWVhcj48UmVj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HYWxlPC9BdXRob3I+PFllYXI+MjAwNzwvWWVhcj48UmVj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27</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7</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1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size during pregnancy</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at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99"/>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oldani et al.</w:t>
            </w:r>
            <w:r w:rsidR="00FC068B">
              <w:rPr>
                <w:rFonts w:ascii="Times New Roman" w:eastAsia="Times New Roman" w:hAnsi="Times New Roman" w:cs="Times New Roman"/>
                <w:color w:val="000000"/>
                <w:lang w:val="en-US"/>
              </w:rPr>
              <w:fldChar w:fldCharType="begin">
                <w:fldData xml:space="preserve">PEVuZE5vdGU+PENpdGU+PEF1dGhvcj5Hb2xkYW5pPC9BdXRob3I+PFllYXI+MjAwNzwvWWVhcj48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Hb2xkYW5pPC9BdXRob3I+PFllYXI+MjAwNzwvWWVhcj48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28</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razil</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18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Gestational ag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412"/>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lastRenderedPageBreak/>
              <w:t>Gomes et al.</w:t>
            </w:r>
            <w:r w:rsidR="00FC068B">
              <w:rPr>
                <w:rFonts w:ascii="Times New Roman" w:eastAsia="Times New Roman" w:hAnsi="Times New Roman" w:cs="Times New Roman"/>
                <w:color w:val="000000"/>
                <w:lang w:val="en-US"/>
              </w:rPr>
              <w:fldChar w:fldCharType="begin">
                <w:fldData xml:space="preserve">PEVuZE5vdGU+PENpdGU+PEF1dGhvcj5Hb21lczwvQXV0aG9yPjxZZWFyPjIwMTM8L1llYXI+PFJl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Hb21lczwvQXV0aG9yPjxZZWFyPjIwMTM8L1llYXI+PFJl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29</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razil</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97</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 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Waist to hip ratio</w:t>
            </w:r>
            <w:r w:rsidRPr="007D2045">
              <w:rPr>
                <w:rFonts w:ascii="Times New Roman" w:eastAsia="Times New Roman" w:hAnsi="Times New Roman" w:cs="Times New Roman"/>
                <w:color w:val="000000"/>
                <w:lang w:val="en-US"/>
              </w:rPr>
              <w:br/>
              <w:t>Blood pressure</w:t>
            </w:r>
            <w:r w:rsidRPr="007D2045">
              <w:rPr>
                <w:rFonts w:ascii="Times New Roman" w:eastAsia="Times New Roman" w:hAnsi="Times New Roman" w:cs="Times New Roman"/>
                <w:color w:val="000000"/>
                <w:lang w:val="en-US"/>
              </w:rPr>
              <w:br/>
              <w:t xml:space="preserve">Blood glucose </w:t>
            </w:r>
            <w:r w:rsidRPr="007D2045">
              <w:rPr>
                <w:rFonts w:ascii="Times New Roman" w:eastAsia="Times New Roman" w:hAnsi="Times New Roman" w:cs="Times New Roman"/>
                <w:color w:val="000000"/>
                <w:lang w:val="en-US"/>
              </w:rPr>
              <w:br/>
              <w:t>Total cholesterol</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53"/>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Graversen</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HcmF2ZXJzZW48L0F1dGhvcj48WWVhcj4yMDE0PC9ZZWFy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HcmF2ZXJzZW48L0F1dGhvcj48WWVhcj4yMDE0PC9ZZWFy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30</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4</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inland</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52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BMI</w:t>
            </w:r>
            <w:r w:rsidRPr="007D2045">
              <w:rPr>
                <w:rFonts w:ascii="Times New Roman" w:eastAsia="Times New Roman" w:hAnsi="Times New Roman" w:cs="Times New Roman"/>
                <w:color w:val="000000"/>
                <w:lang w:val="en-US"/>
              </w:rPr>
              <w:b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47"/>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riffiths et al.</w:t>
            </w:r>
            <w:r w:rsidR="00FC068B">
              <w:rPr>
                <w:rFonts w:ascii="Times New Roman" w:eastAsia="Times New Roman" w:hAnsi="Times New Roman" w:cs="Times New Roman"/>
                <w:color w:val="000000"/>
                <w:lang w:val="en-US"/>
              </w:rPr>
              <w:fldChar w:fldCharType="begin">
                <w:fldData xml:space="preserve">PEVuZE5vdGU+PENpdGU+PEF1dGhvcj5HcmlmZml0aHM8L0F1dGhvcj48WWVhcj4yMDEwPC9ZZWFy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HcmlmZml0aHM8L0F1dGhvcj48WWVhcj4yMDEwPC9ZZWFy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31</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0</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165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Rapid weight gain</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69"/>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Haga</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IYWdhPC9BdXRob3I+PFllYXI+MjAxMjwvWWVhcj48UmVj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IYWdhPC9BdXRob3I+PFllYXI+MjAxMjwvWWVhcj48UmVj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32</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2</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Japan</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51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weight</w:t>
            </w:r>
            <w:r w:rsidRPr="007D2045">
              <w:rPr>
                <w:rFonts w:ascii="Times New Roman" w:eastAsia="Times New Roman" w:hAnsi="Times New Roman" w:cs="Times New Roman"/>
                <w:color w:val="000000"/>
                <w:lang w:val="en-US"/>
              </w:rPr>
              <w:br/>
              <w:t>Maternal nutritional deficit (skipping breakfas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824"/>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Hakola</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IYWtvbGE8L0F1dGhvcj48WWVhcj4yMDE2PC9ZZWFyPjxS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IYWtvbGE8L0F1dGhvcj48WWVhcj4yMDE2PC9ZZWFyPjxS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33</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inland</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807</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BMI</w:t>
            </w:r>
            <w:r w:rsidRPr="007D2045">
              <w:rPr>
                <w:rFonts w:ascii="Times New Roman" w:eastAsia="Times New Roman" w:hAnsi="Times New Roman" w:cs="Times New Roman"/>
                <w:color w:val="000000"/>
                <w:lang w:val="en-US"/>
              </w:rPr>
              <w:br/>
              <w:t>Maternal nutritional intake (fatty acid intake)</w:t>
            </w:r>
            <w:r w:rsidRPr="007D2045">
              <w:rPr>
                <w:rFonts w:ascii="Times New Roman" w:eastAsia="Times New Roman" w:hAnsi="Times New Roman" w:cs="Times New Roman"/>
                <w:color w:val="000000"/>
                <w:lang w:val="en-US"/>
              </w:rPr>
              <w:br/>
              <w:t>Glucose toleranc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240"/>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Heppe</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IZXBwZTwvQXV0aG9yPjxZZWFyPjIwMTM8L1llYXI+PFJl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IZXBwZTwvQXV0aG9yPjxZZWFyPjIwMTM8L1llYXI+PFJl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34</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61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BMI</w:t>
            </w:r>
            <w:r w:rsidRPr="007D2045">
              <w:rPr>
                <w:rFonts w:ascii="Times New Roman" w:eastAsia="Times New Roman" w:hAnsi="Times New Roman" w:cs="Times New Roman"/>
                <w:color w:val="000000"/>
                <w:lang w:val="en-US"/>
              </w:rPr>
              <w:br/>
              <w:t>Birth weight</w:t>
            </w:r>
            <w:r w:rsidRPr="007D2045">
              <w:rPr>
                <w:rFonts w:ascii="Times New Roman" w:eastAsia="Times New Roman" w:hAnsi="Times New Roman" w:cs="Times New Roman"/>
                <w:color w:val="000000"/>
                <w:lang w:val="en-US"/>
              </w:rPr>
              <w:br/>
              <w:t>Gestational weight</w:t>
            </w:r>
            <w:r w:rsidR="00416BE2">
              <w:rPr>
                <w:rFonts w:ascii="Times New Roman" w:eastAsia="Times New Roman" w:hAnsi="Times New Roman" w:cs="Times New Roman"/>
                <w:color w:val="000000"/>
                <w:lang w:val="en-US"/>
              </w:rPr>
              <w:t>-</w:t>
            </w:r>
            <w:r w:rsidRPr="007D2045">
              <w:rPr>
                <w:rFonts w:ascii="Times New Roman" w:eastAsia="Times New Roman" w:hAnsi="Times New Roman" w:cs="Times New Roman"/>
                <w:color w:val="000000"/>
                <w:lang w:val="en-US"/>
              </w:rPr>
              <w:t>gain</w:t>
            </w:r>
            <w:r w:rsidRPr="007D2045">
              <w:rPr>
                <w:rFonts w:ascii="Times New Roman" w:eastAsia="Times New Roman" w:hAnsi="Times New Roman" w:cs="Times New Roman"/>
                <w:color w:val="000000"/>
                <w:lang w:val="en-US"/>
              </w:rPr>
              <w:br/>
              <w:t>Maternal nutritional intak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Overweight</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9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Hrolfsdottir</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Icm9sZnNkb3R0aXI8L0F1dGhvcj48WWVhcj4yMDE1PC9Z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Icm9sZnNkb3R0aXI8L0F1dGhvcj48WWVhcj4yMDE1PC9Z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35</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Denmark</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0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weight gain</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Waist circumference</w:t>
            </w:r>
            <w:r w:rsidRPr="007D2045">
              <w:rPr>
                <w:rFonts w:ascii="Times New Roman" w:eastAsia="Times New Roman" w:hAnsi="Times New Roman" w:cs="Times New Roman"/>
                <w:color w:val="000000"/>
                <w:lang w:val="en-US"/>
              </w:rPr>
              <w:br/>
              <w:t>Blood lipids</w:t>
            </w:r>
            <w:r w:rsidRPr="007D2045">
              <w:rPr>
                <w:rFonts w:ascii="Times New Roman" w:eastAsia="Times New Roman" w:hAnsi="Times New Roman" w:cs="Times New Roman"/>
                <w:color w:val="000000"/>
                <w:lang w:val="en-US"/>
              </w:rPr>
              <w:br/>
              <w:t>Glucose metabolism</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65"/>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uang et al.</w:t>
            </w:r>
            <w:r w:rsidR="00FC068B">
              <w:rPr>
                <w:rFonts w:ascii="Times New Roman" w:eastAsia="Times New Roman" w:hAnsi="Times New Roman" w:cs="Times New Roman"/>
                <w:color w:val="000000"/>
                <w:lang w:val="en-US"/>
              </w:rPr>
              <w:fldChar w:fldCharType="begin">
                <w:fldData xml:space="preserve">PEVuZE5vdGU+PENpdGU+PEF1dGhvcj5IdWFuZzwvQXV0aG9yPjxZZWFyPjIwMDc8L1llYXI+PFJl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IdWFuZzwvQXV0aG9yPjxZZWFyPjIwMDc8L1llYXI+PFJl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36</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7</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ustralia</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40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Blood pressure</w:t>
            </w:r>
            <w:r w:rsidRPr="007D2045">
              <w:rPr>
                <w:rFonts w:ascii="Times New Roman" w:eastAsia="Times New Roman" w:hAnsi="Times New Roman" w:cs="Times New Roman"/>
                <w:color w:val="000000"/>
                <w:lang w:val="en-US"/>
              </w:rPr>
              <w:br/>
              <w:t>Lipids</w:t>
            </w:r>
            <w:r w:rsidRPr="007D2045">
              <w:rPr>
                <w:rFonts w:ascii="Times New Roman" w:eastAsia="Times New Roman" w:hAnsi="Times New Roman" w:cs="Times New Roman"/>
                <w:color w:val="000000"/>
                <w:lang w:val="en-US"/>
              </w:rPr>
              <w:br/>
              <w:t>Serum glucos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24"/>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ui et al.</w:t>
            </w:r>
            <w:r w:rsidR="00FC068B">
              <w:rPr>
                <w:rFonts w:ascii="Times New Roman" w:eastAsia="Times New Roman" w:hAnsi="Times New Roman" w:cs="Times New Roman"/>
                <w:color w:val="000000"/>
                <w:lang w:val="en-US"/>
              </w:rPr>
              <w:fldChar w:fldCharType="begin">
                <w:fldData xml:space="preserve">PEVuZE5vdGU+PENpdGU+PEF1dGhvcj5IdWk8L0F1dGhvcj48WWVhcj4yMDAzPC9ZZWFyPjxSZWNO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IdWk8L0F1dGhvcj48WWVhcj4yMDAzPC9ZZWFyPjxSZWNO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37</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3</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ong Kong</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4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334"/>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lastRenderedPageBreak/>
              <w:t>Iguacel</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JZ3VhY2VsPC9BdXRob3I+PFllYXI+MjAxODwvWWVhcj48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JZ3VhY2VsPC9BdXRob3I+PFllYXI+MjAxODwvWWVhcj48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38</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pain</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03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weight</w:t>
            </w:r>
            <w:r w:rsidR="00416BE2">
              <w:rPr>
                <w:rFonts w:ascii="Times New Roman" w:eastAsia="Times New Roman" w:hAnsi="Times New Roman" w:cs="Times New Roman"/>
                <w:color w:val="000000"/>
                <w:lang w:val="en-US"/>
              </w:rPr>
              <w:t>-</w:t>
            </w:r>
            <w:r w:rsidRPr="007D2045">
              <w:rPr>
                <w:rFonts w:ascii="Times New Roman" w:eastAsia="Times New Roman" w:hAnsi="Times New Roman" w:cs="Times New Roman"/>
                <w:color w:val="000000"/>
                <w:lang w:val="en-US"/>
              </w:rPr>
              <w:t>gain</w:t>
            </w:r>
            <w:r w:rsidRPr="007D2045">
              <w:rPr>
                <w:rFonts w:ascii="Times New Roman" w:eastAsia="Times New Roman" w:hAnsi="Times New Roman" w:cs="Times New Roman"/>
                <w:color w:val="000000"/>
                <w:lang w:val="en-US"/>
              </w:rPr>
              <w:br/>
              <w:t>Parental overweight/obesity</w:t>
            </w:r>
            <w:r w:rsidRPr="007D2045">
              <w:rPr>
                <w:rFonts w:ascii="Times New Roman" w:eastAsia="Times New Roman" w:hAnsi="Times New Roman" w:cs="Times New Roman"/>
                <w:color w:val="000000"/>
                <w:lang w:val="en-US"/>
              </w:rPr>
              <w:b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Overweight/Obesity</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16"/>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nnes et al.</w:t>
            </w:r>
            <w:r w:rsidR="00FC068B">
              <w:rPr>
                <w:rFonts w:ascii="Times New Roman" w:eastAsia="Times New Roman" w:hAnsi="Times New Roman" w:cs="Times New Roman"/>
                <w:color w:val="000000"/>
                <w:lang w:val="en-US"/>
              </w:rPr>
              <w:fldChar w:fldCharType="begin">
                <w:fldData xml:space="preserve">PEVuZE5vdGU+PENpdGU+PEF1dGhvcj5Jbm5lczwvQXV0aG9yPjxZZWFyPjIwMDI8L1llYXI+PFJl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Jbm5lczwvQXV0aG9yPjxZZWFyPjIwMDI8L1llYXI+PFJl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39</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2</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339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 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diabetes mellitu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08"/>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Jacota</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KYWNvdGE8L0F1dGhvcj48WWVhcj4yMDE3PC9ZZWFyPjxS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KYWNvdGE8L0F1dGhvcj48WWVhcj4yMDE3PC9ZZWFyPjxS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40</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7</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rance</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06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weight gain</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Abdominal adiposity</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83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Jarvelin</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Kw6RydmVsaW48L0F1dGhvcj48WWVhcj4yMDA0PC9ZZWFy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Kw6RydmVsaW48L0F1dGhvcj48WWVhcj4yMDA0PC9ZZWFy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41</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4</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inland</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596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Birth length</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68"/>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Jen et al.</w:t>
            </w:r>
            <w:r w:rsidR="00FC068B">
              <w:rPr>
                <w:rFonts w:ascii="Times New Roman" w:eastAsia="Times New Roman" w:hAnsi="Times New Roman" w:cs="Times New Roman"/>
                <w:color w:val="000000"/>
                <w:lang w:val="en-US"/>
              </w:rPr>
              <w:fldChar w:fldCharType="begin">
                <w:fldData xml:space="preserve">PEVuZE5vdGU+PENpdGU+PEF1dGhvcj5KZW48L0F1dGhvcj48WWVhcj4yMDE3PC9ZZWFyPjxSZWNO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KZW48L0F1dGhvcj48WWVhcj4yMDE3PC9ZZWFyPjxSZWNO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42</w:t>
            </w:r>
            <w:r w:rsidR="00FC068B">
              <w:rPr>
                <w:rFonts w:ascii="Times New Roman" w:eastAsia="Times New Roman" w:hAnsi="Times New Roman" w:cs="Times New Roman"/>
                <w:color w:val="000000"/>
                <w:lang w:val="en-US"/>
              </w:rPr>
              <w:fldChar w:fldCharType="end"/>
            </w:r>
            <w:r w:rsidRPr="007D2045">
              <w:rPr>
                <w:rFonts w:ascii="Times New Roman" w:eastAsia="Times New Roman" w:hAnsi="Times New Roman" w:cs="Times New Roman"/>
                <w:color w:val="000000"/>
                <w:lang w:val="en-US"/>
              </w:rPr>
              <w:t xml:space="preserve"> </w:t>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7</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31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diet during pregnancy (sugar-containing beverages)</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Fat mass index</w:t>
            </w:r>
            <w:r w:rsidRPr="007D2045">
              <w:rPr>
                <w:rFonts w:ascii="Times New Roman" w:eastAsia="Times New Roman" w:hAnsi="Times New Roman" w:cs="Times New Roman"/>
                <w:color w:val="000000"/>
                <w:lang w:val="en-US"/>
              </w:rPr>
              <w:br/>
              <w:t>Fat-free index</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977"/>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Joglekar</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Kb2dsZWthcjwvQXV0aG9yPjxZZWFyPjIwMDc8L1llYXI+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Kb2dsZWthcjwvQXV0aG9yPjxZZWFyPjIwMDc8L1llYXI+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43</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7</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ndia</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9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at mass</w:t>
            </w:r>
            <w:r w:rsidRPr="007D2045">
              <w:rPr>
                <w:rFonts w:ascii="Times New Roman" w:eastAsia="Times New Roman" w:hAnsi="Times New Roman" w:cs="Times New Roman"/>
                <w:color w:val="000000"/>
                <w:lang w:val="en-US"/>
              </w:rPr>
              <w:br/>
              <w:t>Lean mass</w:t>
            </w:r>
            <w:r w:rsidRPr="007D2045">
              <w:rPr>
                <w:rFonts w:ascii="Times New Roman" w:eastAsia="Times New Roman" w:hAnsi="Times New Roman" w:cs="Times New Roman"/>
                <w:color w:val="000000"/>
                <w:lang w:val="en-US"/>
              </w:rPr>
              <w:br/>
              <w:t>Insulin resistance</w:t>
            </w:r>
            <w:r w:rsidRPr="007D2045">
              <w:rPr>
                <w:rFonts w:ascii="Times New Roman" w:eastAsia="Times New Roman" w:hAnsi="Times New Roman" w:cs="Times New Roman"/>
                <w:color w:val="000000"/>
                <w:lang w:val="en-US"/>
              </w:rPr>
              <w:br/>
              <w:t xml:space="preserve">Blood pressure </w:t>
            </w:r>
            <w:r w:rsidRPr="007D2045">
              <w:rPr>
                <w:rFonts w:ascii="Times New Roman" w:eastAsia="Times New Roman" w:hAnsi="Times New Roman" w:cs="Times New Roman"/>
                <w:color w:val="000000"/>
                <w:lang w:val="en-US"/>
              </w:rPr>
              <w:br/>
              <w:t>Glucose tolerance</w:t>
            </w:r>
            <w:r w:rsidRPr="007D2045">
              <w:rPr>
                <w:rFonts w:ascii="Times New Roman" w:eastAsia="Times New Roman" w:hAnsi="Times New Roman" w:cs="Times New Roman"/>
                <w:color w:val="000000"/>
                <w:lang w:val="en-US"/>
              </w:rPr>
              <w:br/>
              <w:t>Plasma lipid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45"/>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Jones et al.</w:t>
            </w:r>
            <w:r w:rsidR="00FC068B">
              <w:rPr>
                <w:rFonts w:ascii="Times New Roman" w:eastAsia="Times New Roman" w:hAnsi="Times New Roman" w:cs="Times New Roman"/>
                <w:color w:val="000000"/>
                <w:lang w:val="en-US"/>
              </w:rPr>
              <w:fldChar w:fldCharType="begin">
                <w:fldData xml:space="preserve">PEVuZE5vdGU+PENpdGU+PEF1dGhvcj5Kb25lczwvQXV0aG9yPjxZZWFyPjE5OTg8L1llYXI+PFJl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Kb25lczwvQXV0aG9yPjxZZWFyPjE5OTg8L1llYXI+PFJl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44</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99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1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 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Gestational diabetes</w:t>
            </w:r>
            <w:r w:rsidRPr="007D2045">
              <w:rPr>
                <w:rFonts w:ascii="Times New Roman" w:eastAsia="Times New Roman" w:hAnsi="Times New Roman" w:cs="Times New Roman"/>
                <w:color w:val="000000"/>
                <w:lang w:val="en-US"/>
              </w:rPr>
              <w:br/>
              <w:t>Pre-eclampsia</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 onset diabetes mellitu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385"/>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Jones-Smith et al.</w:t>
            </w:r>
            <w:r w:rsidR="00FC068B">
              <w:rPr>
                <w:rFonts w:ascii="Times New Roman" w:eastAsia="Times New Roman" w:hAnsi="Times New Roman" w:cs="Times New Roman"/>
                <w:color w:val="000000"/>
                <w:lang w:val="en-US"/>
              </w:rPr>
              <w:fldChar w:fldCharType="begin">
                <w:fldData xml:space="preserve">PEVuZE5vdGU+PENpdGU+PEF1dGhvcj5Kb25lcy1TbWl0aDwvQXV0aG9yPjxZZWFyPjIwMTM8L1ll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Kb25lcy1TbWl0aDwvQXV0aG9yPjxZZWFyPjIwMTM8L1ll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45</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exico</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58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size</w:t>
            </w:r>
            <w:r w:rsidRPr="007D2045">
              <w:rPr>
                <w:rFonts w:ascii="Times New Roman" w:eastAsia="Times New Roman" w:hAnsi="Times New Roman" w:cs="Times New Roman"/>
                <w:color w:val="000000"/>
                <w:lang w:val="en-US"/>
              </w:rPr>
              <w:br/>
              <w:t>Stunting</w:t>
            </w:r>
            <w:r w:rsidRPr="007D2045">
              <w:rPr>
                <w:rFonts w:ascii="Times New Roman" w:eastAsia="Times New Roman" w:hAnsi="Times New Roman" w:cs="Times New Roman"/>
                <w:color w:val="000000"/>
                <w:lang w:val="en-US"/>
              </w:rPr>
              <w:br/>
              <w:t>BMI</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Overweight</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89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Keinan-Boker</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LZWluYW4tQm9rZXI8L0F1dGhvcj48WWVhcj4yMDE1PC9Z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LZWluYW4tQm9rZXI8L0F1dGhvcj48WWVhcj4yMDE1PC9Z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46</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srael</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08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Holocaust survivors)</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yperlipidemia</w:t>
            </w:r>
            <w:r w:rsidRPr="007D2045">
              <w:rPr>
                <w:rFonts w:ascii="Times New Roman" w:eastAsia="Times New Roman" w:hAnsi="Times New Roman" w:cs="Times New Roman"/>
                <w:color w:val="000000"/>
                <w:lang w:val="en-US"/>
              </w:rPr>
              <w:br/>
              <w:t>Hypertension</w:t>
            </w:r>
            <w:r w:rsidRPr="007D2045">
              <w:rPr>
                <w:rFonts w:ascii="Times New Roman" w:eastAsia="Times New Roman" w:hAnsi="Times New Roman" w:cs="Times New Roman"/>
                <w:color w:val="000000"/>
                <w:lang w:val="en-US"/>
              </w:rPr>
              <w:br/>
              <w:t>Diabetes mellitus</w:t>
            </w:r>
            <w:r w:rsidRPr="007D2045">
              <w:rPr>
                <w:rFonts w:ascii="Times New Roman" w:eastAsia="Times New Roman" w:hAnsi="Times New Roman" w:cs="Times New Roman"/>
                <w:color w:val="000000"/>
                <w:lang w:val="en-US"/>
              </w:rPr>
              <w:br/>
              <w:t>Coronary heart disease</w:t>
            </w:r>
            <w:r w:rsidRPr="007D2045">
              <w:rPr>
                <w:rFonts w:ascii="Times New Roman" w:eastAsia="Times New Roman" w:hAnsi="Times New Roman" w:cs="Times New Roman"/>
                <w:color w:val="000000"/>
                <w:lang w:val="en-US"/>
              </w:rPr>
              <w:br/>
              <w:t>Cancer</w:t>
            </w:r>
            <w:r w:rsidRPr="007D2045">
              <w:rPr>
                <w:rFonts w:ascii="Times New Roman" w:eastAsia="Times New Roman" w:hAnsi="Times New Roman" w:cs="Times New Roman"/>
                <w:color w:val="000000"/>
                <w:lang w:val="en-US"/>
              </w:rPr>
              <w:br/>
              <w:t>Vascular diseas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87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lastRenderedPageBreak/>
              <w:t>Kensara</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LZW5zYXJhPC9BdXRob3I+PFllYXI+MjAwNTwvWWVhcj48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LZW5zYXJhPC9BdXRob3I+PFllYXI+MjAwNTwvWWVhcj48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47</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ody fat</w:t>
            </w:r>
            <w:r w:rsidRPr="007D2045">
              <w:rPr>
                <w:rFonts w:ascii="Times New Roman" w:eastAsia="Times New Roman" w:hAnsi="Times New Roman" w:cs="Times New Roman"/>
                <w:color w:val="000000"/>
                <w:lang w:val="en-US"/>
              </w:rPr>
              <w:br/>
              <w:t>Fat mass</w:t>
            </w:r>
            <w:r w:rsidRPr="007D2045">
              <w:rPr>
                <w:rFonts w:ascii="Times New Roman" w:eastAsia="Times New Roman" w:hAnsi="Times New Roman" w:cs="Times New Roman"/>
                <w:color w:val="000000"/>
                <w:lang w:val="en-US"/>
              </w:rPr>
              <w:br/>
              <w:t>Trunk to limb fat ratio</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548"/>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Kerkhof et al.</w:t>
            </w:r>
            <w:r w:rsidR="00FC068B">
              <w:rPr>
                <w:rFonts w:ascii="Times New Roman" w:eastAsia="Times New Roman" w:hAnsi="Times New Roman" w:cs="Times New Roman"/>
                <w:color w:val="000000"/>
                <w:lang w:val="en-US"/>
              </w:rPr>
              <w:fldChar w:fldCharType="begin">
                <w:fldData xml:space="preserve">PEVuZE5vdGU+PENpdGU+PEF1dGhvcj5LZXJraG9mPC9BdXRob3I+PFllYXI+MjAxMjwvWWVhcj48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LZXJraG9mPC9BdXRob3I+PFllYXI+MjAxMjwvWWVhcj48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48</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2</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8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 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at mass</w:t>
            </w:r>
            <w:r w:rsidRPr="007D2045">
              <w:rPr>
                <w:rFonts w:ascii="Times New Roman" w:eastAsia="Times New Roman" w:hAnsi="Times New Roman" w:cs="Times New Roman"/>
                <w:color w:val="000000"/>
                <w:lang w:val="en-US"/>
              </w:rPr>
              <w:br/>
              <w:t>Blood pressure</w:t>
            </w:r>
            <w:r w:rsidRPr="007D2045">
              <w:rPr>
                <w:rFonts w:ascii="Times New Roman" w:eastAsia="Times New Roman" w:hAnsi="Times New Roman" w:cs="Times New Roman"/>
                <w:color w:val="000000"/>
                <w:lang w:val="en-US"/>
              </w:rPr>
              <w:br/>
              <w:t>HDL</w:t>
            </w:r>
            <w:r w:rsidRPr="007D2045">
              <w:rPr>
                <w:rFonts w:ascii="Times New Roman" w:eastAsia="Times New Roman" w:hAnsi="Times New Roman" w:cs="Times New Roman"/>
                <w:color w:val="000000"/>
                <w:lang w:val="en-US"/>
              </w:rPr>
              <w:br/>
              <w:t>LDL</w:t>
            </w:r>
            <w:r w:rsidRPr="007D2045">
              <w:rPr>
                <w:rFonts w:ascii="Times New Roman" w:eastAsia="Times New Roman" w:hAnsi="Times New Roman" w:cs="Times New Roman"/>
                <w:color w:val="000000"/>
                <w:lang w:val="en-US"/>
              </w:rPr>
              <w:br/>
              <w:t>Insulin sensitivity</w:t>
            </w:r>
            <w:r w:rsidRPr="007D2045">
              <w:rPr>
                <w:rFonts w:ascii="Times New Roman" w:eastAsia="Times New Roman" w:hAnsi="Times New Roman" w:cs="Times New Roman"/>
                <w:color w:val="000000"/>
                <w:lang w:val="en-US"/>
              </w:rPr>
              <w:br/>
              <w:t>Metabolic syndrom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6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Kerr et al.</w:t>
            </w:r>
            <w:r w:rsidR="00FC068B">
              <w:rPr>
                <w:rFonts w:ascii="Times New Roman" w:eastAsia="Times New Roman" w:hAnsi="Times New Roman" w:cs="Times New Roman"/>
                <w:color w:val="000000"/>
                <w:lang w:val="en-US"/>
              </w:rPr>
              <w:fldChar w:fldCharType="begin">
                <w:fldData xml:space="preserve">PEVuZE5vdGU+PENpdGU+PEF1dGhvcj5LZXJyPC9BdXRob3I+PFllYXI+MjAxNzwvWWVhcj48UmVj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LZXJyPC9BdXRob3I+PFllYXI+MjAxNzwvWWVhcj48UmVj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49</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ustrali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6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13"/>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Kim et al.</w:t>
            </w:r>
            <w:r w:rsidR="00FC068B">
              <w:rPr>
                <w:rFonts w:ascii="Times New Roman" w:eastAsia="Times New Roman" w:hAnsi="Times New Roman" w:cs="Times New Roman"/>
                <w:color w:val="000000"/>
                <w:lang w:val="en-US"/>
              </w:rPr>
              <w:fldChar w:fldCharType="begin">
                <w:fldData xml:space="preserve">PEVuZE5vdGU+PENpdGU+PEF1dGhvcj5LaW08L0F1dGhvcj48WWVhcj4yMDA2PC9ZZWFyPjxSZWNO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LaW08L0F1dGhvcj48WWVhcj4yMDA2PC9ZZWFyPjxSZWNO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50</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outh Kore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5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nsulin Resistance</w:t>
            </w:r>
            <w:r w:rsidRPr="007D2045">
              <w:rPr>
                <w:rFonts w:ascii="Times New Roman" w:eastAsia="Times New Roman" w:hAnsi="Times New Roman" w:cs="Times New Roman"/>
                <w:color w:val="000000"/>
                <w:lang w:val="en-US"/>
              </w:rPr>
              <w:b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93"/>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Koupil</w:t>
            </w:r>
            <w:proofErr w:type="spellEnd"/>
            <w:r w:rsidRPr="007D2045">
              <w:rPr>
                <w:rFonts w:ascii="Times New Roman" w:eastAsia="Times New Roman" w:hAnsi="Times New Roman" w:cs="Times New Roman"/>
                <w:color w:val="000000"/>
                <w:lang w:val="en-US"/>
              </w:rPr>
              <w:t xml:space="preserve"> &amp; Toivane</w:t>
            </w:r>
            <w:r w:rsidR="00FC068B">
              <w:rPr>
                <w:rFonts w:ascii="Times New Roman" w:eastAsia="Times New Roman" w:hAnsi="Times New Roman" w:cs="Times New Roman"/>
                <w:color w:val="000000"/>
                <w:lang w:val="en-US"/>
              </w:rPr>
              <w:t>n</w:t>
            </w:r>
            <w:r w:rsidR="00FC068B">
              <w:rPr>
                <w:rFonts w:ascii="Times New Roman" w:eastAsia="Times New Roman" w:hAnsi="Times New Roman" w:cs="Times New Roman"/>
                <w:color w:val="000000"/>
                <w:lang w:val="en-US"/>
              </w:rPr>
              <w:fldChar w:fldCharType="begin">
                <w:fldData xml:space="preserve">PEVuZE5vdGU+PENpdGU+PEF1dGhvcj5Lb3VwaWw8L0F1dGhvcj48WWVhcj4yMDA4PC9ZZWFyPjxS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Lb3VwaWw8L0F1dGhvcj48WWVhcj4yMDA4PC9ZZWFyPjxS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51</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weden</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53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Birth weight for gestational ag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1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Krishnaveni</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LcmlzaG5hdmVuaTwvQXV0aG9yPjxZZWFyPjIwMTQ8L1ll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xMC0x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LcmlzaG5hdmVuaTwvQXV0aG9yPjxZZWFyPjIwMTQ8L1ll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xMC0x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52</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4</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ndi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5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status (B12, folat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size</w:t>
            </w:r>
            <w:r w:rsidRPr="007D2045">
              <w:rPr>
                <w:rFonts w:ascii="Times New Roman" w:eastAsia="Times New Roman" w:hAnsi="Times New Roman" w:cs="Times New Roman"/>
                <w:color w:val="000000"/>
                <w:lang w:val="en-US"/>
              </w:rPr>
              <w:br/>
              <w:t>Insulin resistanc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169"/>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Kuhle</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LdWhsZTwvQXV0aG9yPjxZZWFyPjIwMTc8L1llYXI+PFJl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LdWhsZTwvQXV0aG9yPjxZZWFyPjIwMTc8L1llYXI+PFJl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53</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anad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r>
            <w:proofErr w:type="spellStart"/>
            <w:r w:rsidRPr="007D2045">
              <w:rPr>
                <w:rFonts w:ascii="Times New Roman" w:eastAsia="Times New Roman" w:hAnsi="Times New Roman" w:cs="Times New Roman"/>
                <w:color w:val="000000"/>
                <w:lang w:val="en-US"/>
              </w:rPr>
              <w:t>WHtR</w:t>
            </w:r>
            <w:proofErr w:type="spellEnd"/>
            <w:r w:rsidRPr="007D2045">
              <w:rPr>
                <w:rFonts w:ascii="Times New Roman" w:eastAsia="Times New Roman" w:hAnsi="Times New Roman" w:cs="Times New Roman"/>
                <w:color w:val="000000"/>
                <w:lang w:val="en-US"/>
              </w:rPr>
              <w:br/>
              <w:t>Blood pressure</w:t>
            </w:r>
            <w:r w:rsidRPr="007D2045">
              <w:rPr>
                <w:rFonts w:ascii="Times New Roman" w:eastAsia="Times New Roman" w:hAnsi="Times New Roman" w:cs="Times New Roman"/>
                <w:color w:val="000000"/>
                <w:lang w:val="en-US"/>
              </w:rPr>
              <w:br/>
              <w:t>Total cholesterol</w:t>
            </w:r>
            <w:r w:rsidRPr="007D2045">
              <w:rPr>
                <w:rFonts w:ascii="Times New Roman" w:eastAsia="Times New Roman" w:hAnsi="Times New Roman" w:cs="Times New Roman"/>
                <w:color w:val="000000"/>
                <w:lang w:val="en-US"/>
              </w:rPr>
              <w:br/>
              <w:t>HDL</w:t>
            </w:r>
            <w:r w:rsidRPr="007D2045">
              <w:rPr>
                <w:rFonts w:ascii="Times New Roman" w:eastAsia="Times New Roman" w:hAnsi="Times New Roman" w:cs="Times New Roman"/>
                <w:color w:val="000000"/>
                <w:lang w:val="en-US"/>
              </w:rPr>
              <w:br/>
              <w:t>HbA1c</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353"/>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Labayen</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MYWJheWVuPC9BdXRob3I+PFllYXI+MjAwOTwvWWVhcj48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YWJheWVuPC9BdXRob3I+PFllYXI+MjAwOTwvWWVhcj48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54</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9</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pain</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8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bdominal adiposity</w:t>
            </w:r>
            <w:r w:rsidRPr="007D2045">
              <w:rPr>
                <w:rFonts w:ascii="Times New Roman" w:eastAsia="Times New Roman" w:hAnsi="Times New Roman" w:cs="Times New Roman"/>
                <w:color w:val="000000"/>
                <w:lang w:val="en-US"/>
              </w:rPr>
              <w:br/>
              <w:t>Fat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45"/>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Laitinen</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MYWl0aW5lbjwvQXV0aG9yPjxZZWFyPjIwMTI8L1llYXI+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YWl0aW5lbjwvQXV0aG9yPjxZZWFyPjIwMTI8L1llYXI+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55</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2</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inland</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637</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gestational weight gain</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Abdominal obesity</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95"/>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amb et al.</w:t>
            </w:r>
            <w:r w:rsidR="00FC068B">
              <w:rPr>
                <w:rFonts w:ascii="Times New Roman" w:eastAsia="Times New Roman" w:hAnsi="Times New Roman" w:cs="Times New Roman"/>
                <w:color w:val="000000"/>
                <w:lang w:val="en-US"/>
              </w:rPr>
              <w:fldChar w:fldCharType="begin">
                <w:fldData xml:space="preserve">PEVuZE5vdGU+PENpdGU+PEF1dGhvcj5MYW1iPC9BdXRob3I+PFllYXI+MjAxMDwvWWVhcj48UmVj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YW1iPC9BdXRob3I+PFllYXI+MjAxMDwvWWVhcj48UmVj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56</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0</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17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size</w:t>
            </w:r>
            <w:r w:rsidRPr="007D2045">
              <w:rPr>
                <w:rFonts w:ascii="Times New Roman" w:eastAsia="Times New Roman" w:hAnsi="Times New Roman" w:cs="Times New Roman"/>
                <w:color w:val="000000"/>
                <w:lang w:val="en-US"/>
              </w:rPr>
              <w:br/>
              <w:t>Diabetes exposure in utero</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Weight gain</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33"/>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apidus et al.</w:t>
            </w:r>
            <w:r w:rsidR="00FC068B">
              <w:rPr>
                <w:rFonts w:ascii="Times New Roman" w:eastAsia="Times New Roman" w:hAnsi="Times New Roman" w:cs="Times New Roman"/>
                <w:color w:val="000000"/>
                <w:lang w:val="en-US"/>
              </w:rPr>
              <w:fldChar w:fldCharType="begin">
                <w:fldData xml:space="preserve">PEVuZE5vdGU+PENpdGU+PEF1dGhvcj5MYXBpZHVzPC9BdXRob3I+PFllYXI+MjAwODwvWWVhcj48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YXBpZHVzPC9BdXRob3I+PFllYXI+MjAwODwvWWVhcj48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57</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weden</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4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Birth length</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Diabete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D23216">
        <w:trPr>
          <w:trHeight w:val="835"/>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lastRenderedPageBreak/>
              <w:t>Law et al.</w:t>
            </w:r>
            <w:r w:rsidR="00FC068B">
              <w:rPr>
                <w:rFonts w:ascii="Times New Roman" w:eastAsia="Times New Roman" w:hAnsi="Times New Roman" w:cs="Times New Roman"/>
                <w:color w:val="000000"/>
                <w:lang w:val="en-US"/>
              </w:rPr>
              <w:fldChar w:fldCharType="begin">
                <w:fldData xml:space="preserve">PEVuZE5vdGU+PENpdGU+PEF1dGhvcj5MYXc8L0F1dGhvcj48WWVhcj4yMDAxPC9ZZWFyPjxSZWNO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YXc8L0F1dGhvcj48WWVhcj4yMDAxPC9ZZWFyPjxSZWNO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58</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0</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r w:rsidR="00D23216">
              <w:rPr>
                <w:rFonts w:ascii="Times New Roman" w:eastAsia="Times New Roman" w:hAnsi="Times New Roman" w:cs="Times New Roman"/>
                <w:color w:val="000000"/>
                <w:lang w:val="en-US"/>
              </w:rPr>
              <w:t xml:space="preserve">, </w:t>
            </w:r>
            <w:r w:rsidRPr="007D2045">
              <w:rPr>
                <w:rFonts w:ascii="Times New Roman" w:eastAsia="Times New Roman" w:hAnsi="Times New Roman" w:cs="Times New Roman"/>
                <w:color w:val="000000"/>
                <w:lang w:val="en-US"/>
              </w:rPr>
              <w:t>Guatemala</w:t>
            </w:r>
            <w:r w:rsidR="00D23216">
              <w:rPr>
                <w:rFonts w:ascii="Times New Roman" w:eastAsia="Times New Roman" w:hAnsi="Times New Roman" w:cs="Times New Roman"/>
                <w:color w:val="000000"/>
                <w:lang w:val="en-US"/>
              </w:rPr>
              <w:t xml:space="preserve">, </w:t>
            </w:r>
            <w:r w:rsidRPr="007D2045">
              <w:rPr>
                <w:rFonts w:ascii="Times New Roman" w:eastAsia="Times New Roman" w:hAnsi="Times New Roman" w:cs="Times New Roman"/>
                <w:color w:val="000000"/>
                <w:lang w:val="en-US"/>
              </w:rPr>
              <w:t>Chile</w:t>
            </w:r>
            <w:r w:rsidR="00D23216">
              <w:rPr>
                <w:rFonts w:ascii="Times New Roman" w:eastAsia="Times New Roman" w:hAnsi="Times New Roman" w:cs="Times New Roman"/>
                <w:color w:val="000000"/>
                <w:lang w:val="en-US"/>
              </w:rPr>
              <w:t xml:space="preserve">, </w:t>
            </w:r>
            <w:r w:rsidRPr="007D2045">
              <w:rPr>
                <w:rFonts w:ascii="Times New Roman" w:eastAsia="Times New Roman" w:hAnsi="Times New Roman" w:cs="Times New Roman"/>
                <w:color w:val="000000"/>
                <w:lang w:val="en-US"/>
              </w:rPr>
              <w:t>Nigeria</w:t>
            </w:r>
            <w:r w:rsidR="00D23216">
              <w:rPr>
                <w:rFonts w:ascii="Times New Roman" w:eastAsia="Times New Roman" w:hAnsi="Times New Roman" w:cs="Times New Roman"/>
                <w:color w:val="000000"/>
                <w:lang w:val="en-US"/>
              </w:rPr>
              <w:t xml:space="preserve">, </w:t>
            </w:r>
            <w:r w:rsidRPr="007D2045">
              <w:rPr>
                <w:rFonts w:ascii="Times New Roman" w:eastAsia="Times New Roman" w:hAnsi="Times New Roman" w:cs="Times New Roman"/>
                <w:color w:val="000000"/>
                <w:lang w:val="en-US"/>
              </w:rPr>
              <w:t>Sweden</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57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Birth length</w:t>
            </w:r>
            <w:r w:rsidRPr="007D2045">
              <w:rPr>
                <w:rFonts w:ascii="Times New Roman" w:eastAsia="Times New Roman" w:hAnsi="Times New Roman" w:cs="Times New Roman"/>
                <w:color w:val="000000"/>
                <w:lang w:val="en-US"/>
              </w:rPr>
              <w:br/>
              <w:t>Head circumferenc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awlor et al.</w:t>
            </w:r>
            <w:r w:rsidR="00FC068B">
              <w:rPr>
                <w:rFonts w:ascii="Times New Roman" w:eastAsia="Times New Roman" w:hAnsi="Times New Roman" w:cs="Times New Roman"/>
                <w:color w:val="000000"/>
                <w:lang w:val="en-US"/>
              </w:rPr>
              <w:fldChar w:fldCharType="begin">
                <w:fldData xml:space="preserve">PEVuZE5vdGU+PENpdGU+PEF1dGhvcj5MYXdsb3I8L0F1dGhvcj48WWVhcj4yMDAzPC9ZZWFyPjxS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YXdsb3I8L0F1dGhvcj48WWVhcj4yMDAzPC9ZZWFyPjxS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59</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3</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39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nsulin resistance</w:t>
            </w:r>
            <w:r w:rsidRPr="007D2045">
              <w:rPr>
                <w:rFonts w:ascii="Times New Roman" w:eastAsia="Times New Roman" w:hAnsi="Times New Roman" w:cs="Times New Roman"/>
                <w:color w:val="000000"/>
                <w:lang w:val="en-US"/>
              </w:rPr>
              <w:b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11"/>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awlor et al.</w:t>
            </w:r>
            <w:r w:rsidR="00FC068B">
              <w:rPr>
                <w:rFonts w:ascii="Times New Roman" w:eastAsia="Times New Roman" w:hAnsi="Times New Roman" w:cs="Times New Roman"/>
                <w:color w:val="000000"/>
                <w:lang w:val="en-US"/>
              </w:rPr>
              <w:fldChar w:fldCharType="begin">
                <w:fldData xml:space="preserve">PEVuZE5vdGU+PENpdGU+PEF1dGhvcj5MYXdsb3I8L0F1dGhvcj48WWVhcj4yMDA0PC9ZZWFyPjxS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YXdsb3I8L0F1dGhvcj48WWVhcj4yMDA0PC9ZZWFyPjxS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60</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4</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ustralia</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86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BMI</w:t>
            </w:r>
            <w:r w:rsidRPr="007D2045">
              <w:rPr>
                <w:rFonts w:ascii="Times New Roman" w:eastAsia="Times New Roman" w:hAnsi="Times New Roman" w:cs="Times New Roman"/>
                <w:color w:val="000000"/>
                <w:lang w:val="en-US"/>
              </w:rPr>
              <w:br/>
              <w:t>Birth siz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71"/>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Leermakers</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MZWVybWFrZXJzPC9BdXRob3I+PFllYXI+MjAxNzwvWWVh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ZWVybWFrZXJzPC9BdXRob3I+PFllYXI+MjAxNzwvWWVh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61</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7</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59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die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r w:rsidRPr="007D2045">
              <w:rPr>
                <w:rFonts w:ascii="Times New Roman" w:eastAsia="Times New Roman" w:hAnsi="Times New Roman" w:cs="Times New Roman"/>
                <w:color w:val="000000"/>
                <w:lang w:val="en-US"/>
              </w:rPr>
              <w:br/>
              <w:t>Insulin</w:t>
            </w:r>
            <w:r w:rsidRPr="007D2045">
              <w:rPr>
                <w:rFonts w:ascii="Times New Roman" w:eastAsia="Times New Roman" w:hAnsi="Times New Roman" w:cs="Times New Roman"/>
                <w:color w:val="000000"/>
                <w:lang w:val="en-US"/>
              </w:rPr>
              <w:br/>
              <w:t>HDL</w:t>
            </w:r>
            <w:r w:rsidRPr="007D2045">
              <w:rPr>
                <w:rFonts w:ascii="Times New Roman" w:eastAsia="Times New Roman" w:hAnsi="Times New Roman" w:cs="Times New Roman"/>
                <w:color w:val="000000"/>
                <w:lang w:val="en-US"/>
              </w:rPr>
              <w:br/>
              <w:t>Triglyceride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eong et al.</w:t>
            </w:r>
            <w:r w:rsidR="00FC068B">
              <w:rPr>
                <w:rFonts w:ascii="Times New Roman" w:eastAsia="Times New Roman" w:hAnsi="Times New Roman" w:cs="Times New Roman"/>
                <w:color w:val="000000"/>
                <w:lang w:val="en-US"/>
              </w:rPr>
              <w:fldChar w:fldCharType="begin">
                <w:fldData xml:space="preserve">PEVuZE5vdGU+PENpdGU+PEF1dGhvcj5MZW9uZzwvQXV0aG9yPjxZZWFyPjIwMDM8L1llYXI+PFJl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ZW9uZzwvQXV0aG9yPjxZZWFyPjIwMDM8L1llYXI+PFJl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62</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85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68"/>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i et al.</w:t>
            </w:r>
            <w:r w:rsidR="00FC068B">
              <w:rPr>
                <w:rFonts w:ascii="Times New Roman" w:eastAsia="Times New Roman" w:hAnsi="Times New Roman" w:cs="Times New Roman"/>
                <w:color w:val="000000"/>
                <w:lang w:val="en-US"/>
              </w:rPr>
              <w:fldChar w:fldCharType="begin">
                <w:fldData xml:space="preserve">PEVuZE5vdGU+PENpdGU+PEF1dGhvcj5MaTwvQXV0aG9yPjxZZWFyPjIwMDc8L1llYXI+PFJlY051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aTwvQXV0aG9yPjxZZWFyPjIwMDc8L1llYXI+PFJlY051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63</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73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weight gain</w:t>
            </w:r>
            <w:r w:rsidRPr="007D2045">
              <w:rPr>
                <w:rFonts w:ascii="Times New Roman" w:eastAsia="Times New Roman" w:hAnsi="Times New Roman" w:cs="Times New Roman"/>
                <w:color w:val="000000"/>
                <w:lang w:val="en-US"/>
              </w:rPr>
              <w:b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Overweight/obesity</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5"/>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i et al.</w:t>
            </w:r>
            <w:r w:rsidR="00FC068B">
              <w:rPr>
                <w:rFonts w:ascii="Times New Roman" w:eastAsia="Times New Roman" w:hAnsi="Times New Roman" w:cs="Times New Roman"/>
                <w:color w:val="000000"/>
                <w:lang w:val="en-US"/>
              </w:rPr>
              <w:fldChar w:fldCharType="begin">
                <w:fldData xml:space="preserve">PEVuZE5vdGU+PENpdGU+PEF1dGhvcj5MaTwvQXV0aG9yPjxZZWFyPjIwMTA8L1llYXI+PFJlY051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yNDAwLTI0MDY8L3BhZ2VzPjx2b2x1bWU+NTk8L3ZvbHVtZT48bnVtYmVy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aTwvQXV0aG9yPjxZZWFyPjIwMTA8L1llYXI+PFJlY051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yNDAwLTI0MDY8L3BhZ2VzPjx2b2x1bWU+NTk8L3ZvbHVtZT48bnVtYmVy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64</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0</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87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 deficit (Chinese famin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yperglycemia</w:t>
            </w:r>
            <w:r w:rsidRPr="007D2045">
              <w:rPr>
                <w:rFonts w:ascii="Times New Roman" w:eastAsia="Times New Roman" w:hAnsi="Times New Roman" w:cs="Times New Roman"/>
                <w:color w:val="000000"/>
                <w:lang w:val="en-US"/>
              </w:rPr>
              <w:br/>
              <w:t>Type 2 diabete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0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i et al.</w:t>
            </w:r>
            <w:r w:rsidR="00FC068B">
              <w:rPr>
                <w:rFonts w:ascii="Times New Roman" w:eastAsia="Times New Roman" w:hAnsi="Times New Roman" w:cs="Times New Roman"/>
                <w:color w:val="000000"/>
                <w:lang w:val="en-US"/>
              </w:rPr>
              <w:fldChar w:fldCharType="begin">
                <w:fldData xml:space="preserve">PEVuZE5vdGU+PENpdGU+PEF1dGhvcj5MaTwvQXV0aG9yPjxZZWFyPjIwMTE8L1llYXI+PFJlY051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aTwvQXV0aG9yPjxZZWFyPjIwMTE8L1llYXI+PFJlY051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65</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1</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87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 deficit (Chinese famin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ypertension</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4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iu et al.</w:t>
            </w:r>
            <w:r w:rsidR="00FC068B">
              <w:rPr>
                <w:rFonts w:ascii="Times New Roman" w:eastAsia="Times New Roman" w:hAnsi="Times New Roman" w:cs="Times New Roman"/>
                <w:color w:val="000000"/>
                <w:lang w:val="en-US"/>
              </w:rPr>
              <w:fldChar w:fldCharType="begin">
                <w:fldData xml:space="preserve">PEVuZE5vdGU+PENpdGU+PEF1dGhvcj5MaXU8L0F1dGhvcj48WWVhcj4yMDE3PC9ZZWFyPjxSZWNO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aXU8L0F1dGhvcj48WWVhcj4yMDE3PC9ZZWFyPjxSZWNO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66</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818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famin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92"/>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ourenco et al.</w:t>
            </w:r>
            <w:r w:rsidR="00FC068B">
              <w:rPr>
                <w:rFonts w:ascii="Times New Roman" w:eastAsia="Times New Roman" w:hAnsi="Times New Roman" w:cs="Times New Roman"/>
                <w:color w:val="000000"/>
                <w:lang w:val="en-US"/>
              </w:rPr>
              <w:fldChar w:fldCharType="begin">
                <w:fldData xml:space="preserve">PEVuZE5vdGU+PENpdGU+PEF1dGhvcj5Mb3VyZW7Dp288L0F1dGhvcj48WWVhcj4yMDE1PC9ZZWFy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Mb3VyZW7Dp288L0F1dGhvcj48WWVhcj4yMDE1PC9ZZWFy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67</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razil</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5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74"/>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Maftei</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NYWZ0ZWk8L0F1dGhvcj48WWVhcj4yMDE1PC9ZZWFyPjxS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NYWZ0ZWk8L0F1dGhvcj48WWVhcj4yMDE1PC9ZZWFyPjxS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68</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ustrali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6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diabetes</w:t>
            </w:r>
            <w:r w:rsidRPr="007D2045">
              <w:rPr>
                <w:rFonts w:ascii="Times New Roman" w:eastAsia="Times New Roman" w:hAnsi="Times New Roman" w:cs="Times New Roman"/>
                <w:color w:val="000000"/>
                <w:lang w:val="en-US"/>
              </w:rPr>
              <w:br/>
              <w:t>Pregnancy weight gain</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nsulin resistanc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01"/>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Mangrio</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NYW5ncmlvPC9BdXRob3I+PFllYXI+MjAxMDwvWWVhcj48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NYW5ncmlvPC9BdXRob3I+PFllYXI+MjAxMDwvWWVhcj48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69</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0</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weden</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00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Overweight/obesity</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13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lastRenderedPageBreak/>
              <w:t>Mardones</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NYXJkb25lczwvQXV0aG9yPjxZZWFyPjIwMTI8L1llYXI+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NYXJkb25lczwvQXV0aG9yPjxZZWFyPjIwMTI8L1llYXI+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70</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2</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e</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15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 xml:space="preserve">Birth length </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r w:rsidRPr="007D2045">
              <w:rPr>
                <w:rFonts w:ascii="Times New Roman" w:eastAsia="Times New Roman" w:hAnsi="Times New Roman" w:cs="Times New Roman"/>
                <w:color w:val="000000"/>
                <w:lang w:val="en-US"/>
              </w:rPr>
              <w:br/>
              <w:t>Lipids</w:t>
            </w:r>
            <w:r w:rsidRPr="007D2045">
              <w:rPr>
                <w:rFonts w:ascii="Times New Roman" w:eastAsia="Times New Roman" w:hAnsi="Times New Roman" w:cs="Times New Roman"/>
                <w:color w:val="000000"/>
                <w:lang w:val="en-US"/>
              </w:rPr>
              <w:br/>
              <w:t>Glucose</w:t>
            </w:r>
            <w:r w:rsidRPr="007D2045">
              <w:rPr>
                <w:rFonts w:ascii="Times New Roman" w:eastAsia="Times New Roman" w:hAnsi="Times New Roman" w:cs="Times New Roman"/>
                <w:color w:val="000000"/>
                <w:lang w:val="en-US"/>
              </w:rPr>
              <w:br/>
              <w:t>Insulin</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39"/>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Massion</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r>
            <w:r w:rsidR="00FC068B">
              <w:rPr>
                <w:rFonts w:ascii="Times New Roman" w:eastAsia="Times New Roman" w:hAnsi="Times New Roman" w:cs="Times New Roman"/>
                <w:color w:val="000000"/>
                <w:lang w:val="en-US"/>
              </w:rPr>
              <w:instrText xml:space="preserve"> ADDIN EN.CITE &lt;EndNote&gt;&lt;Cite&gt;&lt;Author&gt;Massion&lt;/Author&gt;&lt;Year&gt;2016&lt;/Year&gt;&lt;RecNum&gt;13461&lt;/RecNum&gt;&lt;DisplayText&gt;&lt;style face="superscript"&gt;71&lt;/style&gt;&lt;/DisplayText&gt;&lt;record&gt;&lt;rec-number&gt;13461&lt;/rec-number&gt;&lt;foreign-keys&gt;&lt;key app="EN" db-id="pt095rwa0tw0w9e5rzapr2wc5rfrds9pztx0" timestamp="1575328512"&gt;13461&lt;/key&gt;&lt;/foreign-keys&gt;&lt;ref-type name="Journal Article"&gt;17&lt;/ref-type&gt;&lt;contributors&gt;&lt;authors&gt;&lt;author&gt;Massion, Samuel&lt;/author&gt;&lt;author&gt;Wickham, Sophie&lt;/author&gt;&lt;author&gt;Pearce, Anna&lt;/author&gt;&lt;author&gt;Barr, Ben&lt;/author&gt;&lt;author&gt;Law, Catherine&lt;/author&gt;&lt;author&gt;Taylor-Robinson, David %J Archives of disease in childhood&lt;/author&gt;&lt;/authors&gt;&lt;/contributors&gt;&lt;titles&gt;&lt;title&gt;Exploring the impact of early life factors on inequalities in risk of overweight in UK children: findings from the UK Millennium Cohort Study&lt;/title&gt;&lt;/titles&gt;&lt;pages&gt;724-730&lt;/pages&gt;&lt;volume&gt;101&lt;/volume&gt;&lt;number&gt;8&lt;/number&gt;&lt;dates&gt;&lt;year&gt;2016&lt;/year&gt;&lt;/dates&gt;&lt;isbn&gt;0003-9888&lt;/isbn&gt;&lt;urls&gt;&lt;/urls&gt;&lt;/record&gt;&lt;/Cite&gt;&lt;/EndNote&gt;</w:instrText>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71</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176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16"/>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cCarthy et al.</w:t>
            </w:r>
            <w:r w:rsidR="00FC068B">
              <w:rPr>
                <w:rFonts w:ascii="Times New Roman" w:eastAsia="Times New Roman" w:hAnsi="Times New Roman" w:cs="Times New Roman"/>
                <w:color w:val="000000"/>
                <w:lang w:val="en-US"/>
              </w:rPr>
              <w:fldChar w:fldCharType="begin">
                <w:fldData xml:space="preserve">PEVuZE5vdGU+PENpdGU+PEF1dGhvcj5NY0NhcnRoeTwvQXV0aG9yPjxZZWFyPjIwMDc8L1llYXI+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NY0NhcnRoeTwvQXV0aG9yPjxZZWFyPjIwMDc8L1llYXI+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72</w:t>
            </w:r>
            <w:r w:rsidR="00FC068B">
              <w:rPr>
                <w:rFonts w:ascii="Times New Roman" w:eastAsia="Times New Roman" w:hAnsi="Times New Roman" w:cs="Times New Roman"/>
                <w:color w:val="000000"/>
                <w:lang w:val="en-US"/>
              </w:rPr>
              <w:fldChar w:fldCharType="end"/>
            </w:r>
            <w:r w:rsidRPr="007D2045">
              <w:rPr>
                <w:rFonts w:ascii="Times New Roman" w:eastAsia="Times New Roman" w:hAnsi="Times New Roman" w:cs="Times New Roman"/>
                <w:color w:val="000000"/>
                <w:lang w:val="en-US"/>
              </w:rPr>
              <w:t xml:space="preserve"> </w:t>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7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Waist to hip ratio</w:t>
            </w:r>
            <w:r w:rsidRPr="007D2045">
              <w:rPr>
                <w:rFonts w:ascii="Times New Roman" w:eastAsia="Times New Roman" w:hAnsi="Times New Roman" w:cs="Times New Roman"/>
                <w:color w:val="000000"/>
                <w:lang w:val="en-US"/>
              </w:rPr>
              <w:br/>
              <w:t>Waist circumferenc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5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i et al.</w:t>
            </w:r>
            <w:r w:rsidR="00FC068B">
              <w:rPr>
                <w:rFonts w:ascii="Times New Roman" w:eastAsia="Times New Roman" w:hAnsi="Times New Roman" w:cs="Times New Roman"/>
                <w:color w:val="000000"/>
                <w:lang w:val="en-US"/>
              </w:rPr>
              <w:fldChar w:fldCharType="begin">
                <w:fldData xml:space="preserve">PEVuZE5vdGU+PENpdGU+PEF1dGhvcj5NaTwvQXV0aG9yPjxZZWFyPjIwMDA8L1llYXI+PFJlY051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NaTwvQXV0aG9yPjxZZWFyPjIwMDA8L1llYXI+PFJlY051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73</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0</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27</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Maternal BMI during pregnancy</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r w:rsidRPr="007D2045">
              <w:rPr>
                <w:rFonts w:ascii="Times New Roman" w:eastAsia="Times New Roman" w:hAnsi="Times New Roman" w:cs="Times New Roman"/>
                <w:color w:val="000000"/>
                <w:lang w:val="en-US"/>
              </w:rPr>
              <w:br/>
              <w:t>Plasma glucose</w:t>
            </w:r>
            <w:r w:rsidRPr="007D2045">
              <w:rPr>
                <w:rFonts w:ascii="Times New Roman" w:eastAsia="Times New Roman" w:hAnsi="Times New Roman" w:cs="Times New Roman"/>
                <w:color w:val="000000"/>
                <w:lang w:val="en-US"/>
              </w:rPr>
              <w:br/>
              <w:t>Lipid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9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Monterio</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Nb250ZWlybzwvQXV0aG9yPjxZZWFyPjIwMDM8L1llYXI+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Nb250ZWlybzwvQXV0aG9yPjxZZWFyPjIwMDM8L1llYXI+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74</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3</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razil</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07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55"/>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usa et al.</w:t>
            </w:r>
            <w:r w:rsidR="00FC068B">
              <w:rPr>
                <w:rFonts w:ascii="Times New Roman" w:eastAsia="Times New Roman" w:hAnsi="Times New Roman" w:cs="Times New Roman"/>
                <w:color w:val="000000"/>
                <w:lang w:val="en-US"/>
              </w:rPr>
              <w:fldChar w:fldCharType="begin">
                <w:fldData xml:space="preserve">PEVuZE5vdGU+PENpdGU+PEF1dGhvcj5NdXNhPC9BdXRob3I+PFllYXI+MjAxNjwvWWVhcj48UmVj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NdXNhPC9BdXRob3I+PFllYXI+MjAxNjwvWWVhcj48UmVj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75</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outh Afric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93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erum lipids</w:t>
            </w:r>
            <w:r w:rsidRPr="007D2045">
              <w:rPr>
                <w:rFonts w:ascii="Times New Roman" w:eastAsia="Times New Roman" w:hAnsi="Times New Roman" w:cs="Times New Roman"/>
                <w:color w:val="000000"/>
                <w:lang w:val="en-US"/>
              </w:rPr>
              <w:br/>
              <w:t>Fat mass</w:t>
            </w:r>
            <w:r w:rsidRPr="007D2045">
              <w:rPr>
                <w:rFonts w:ascii="Times New Roman" w:eastAsia="Times New Roman" w:hAnsi="Times New Roman" w:cs="Times New Roman"/>
                <w:color w:val="000000"/>
                <w:lang w:val="en-US"/>
              </w:rPr>
              <w:br/>
              <w:t>Fat free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86"/>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Nilsson et al.</w:t>
            </w:r>
            <w:r w:rsidR="00FC068B">
              <w:rPr>
                <w:rFonts w:ascii="Times New Roman" w:eastAsia="Times New Roman" w:hAnsi="Times New Roman" w:cs="Times New Roman"/>
                <w:color w:val="000000"/>
                <w:lang w:val="en-US"/>
              </w:rPr>
              <w:fldChar w:fldCharType="begin">
                <w:fldData xml:space="preserve">PEVuZE5vdGU+PENpdGU+PEF1dGhvcj5OaWxzc29uPC9BdXRob3I+PFllYXI+MjAxNDwvWWVhcj48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OaWxzc29uPC9BdXRob3I+PFllYXI+MjAxNDwvWWVhcj48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76</w:t>
            </w:r>
            <w:r w:rsidR="00FC068B">
              <w:rPr>
                <w:rFonts w:ascii="Times New Roman" w:eastAsia="Times New Roman" w:hAnsi="Times New Roman" w:cs="Times New Roman"/>
                <w:color w:val="000000"/>
                <w:lang w:val="en-US"/>
              </w:rPr>
              <w:fldChar w:fldCharType="end"/>
            </w:r>
            <w:r w:rsidRPr="007D2045">
              <w:rPr>
                <w:rFonts w:ascii="Times New Roman" w:eastAsia="Times New Roman" w:hAnsi="Times New Roman" w:cs="Times New Roman"/>
                <w:color w:val="000000"/>
                <w:lang w:val="en-US"/>
              </w:rPr>
              <w:t xml:space="preserve"> </w:t>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4</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weden</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3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 xml:space="preserve">Gestational diabetes </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1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Okosun</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Pa29zdW48L0F1dGhvcj48WWVhcj4yMDAyPC9ZZWFyPjxS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Pa29zdW48L0F1dGhvcj48WWVhcj4yMDAyPC9ZZWFyPjxS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77</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2</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6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 xml:space="preserve">Serum </w:t>
            </w:r>
            <w:r w:rsidR="00416BE2" w:rsidRPr="007D2045">
              <w:rPr>
                <w:rFonts w:ascii="Times New Roman" w:eastAsia="Times New Roman" w:hAnsi="Times New Roman" w:cs="Times New Roman"/>
                <w:color w:val="000000"/>
                <w:lang w:val="en-US"/>
              </w:rPr>
              <w:t>lipoprotein</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835"/>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Okubo et al.</w:t>
            </w:r>
            <w:r w:rsidR="00FC068B">
              <w:rPr>
                <w:rFonts w:ascii="Times New Roman" w:eastAsia="Times New Roman" w:hAnsi="Times New Roman" w:cs="Times New Roman"/>
                <w:color w:val="000000"/>
                <w:lang w:val="en-US"/>
              </w:rPr>
              <w:fldChar w:fldCharType="begin">
                <w:fldData xml:space="preserve">PEVuZE5vdGU+PENpdGU+PEF1dGhvcj5Pa3VibzwvQXV0aG9yPjxZZWFyPjIwMTQ8L1llYXI+PFJl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Pa3VibzwvQXV0aG9yPjxZZWFyPjIwMTQ8L1llYXI+PFJl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78</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4</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0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dietary glycemic index</w:t>
            </w:r>
            <w:r w:rsidRPr="007D2045">
              <w:rPr>
                <w:rFonts w:ascii="Times New Roman" w:eastAsia="Times New Roman" w:hAnsi="Times New Roman" w:cs="Times New Roman"/>
                <w:color w:val="000000"/>
                <w:lang w:val="en-US"/>
              </w:rPr>
              <w:br/>
              <w:t>Maternal dietary glycemic load</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at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835"/>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Oster et al.</w:t>
            </w:r>
            <w:r w:rsidR="00FC068B">
              <w:rPr>
                <w:rFonts w:ascii="Times New Roman" w:eastAsia="Times New Roman" w:hAnsi="Times New Roman" w:cs="Times New Roman"/>
                <w:color w:val="000000"/>
                <w:lang w:val="en-US"/>
              </w:rPr>
              <w:fldChar w:fldCharType="begin"/>
            </w:r>
            <w:r w:rsidR="00FC068B">
              <w:rPr>
                <w:rFonts w:ascii="Times New Roman" w:eastAsia="Times New Roman" w:hAnsi="Times New Roman" w:cs="Times New Roman"/>
                <w:color w:val="000000"/>
                <w:lang w:val="en-US"/>
              </w:rPr>
              <w:instrText xml:space="preserve"> ADDIN EN.CITE &lt;EndNote&gt;&lt;Cite&gt;&lt;Author&gt;Oster&lt;/Author&gt;&lt;Year&gt;2013&lt;/Year&gt;&lt;RecNum&gt;5767&lt;/RecNum&gt;&lt;DisplayText&gt;&lt;style face="superscript"&gt;79&lt;/style&gt;&lt;/DisplayText&gt;&lt;record&gt;&lt;rec-number&gt;5767&lt;/rec-number&gt;&lt;foreign-keys&gt;&lt;key app="EN" db-id="pt095rwa0tw0w9e5rzapr2wc5rfrds9pztx0" timestamp="1527031814"&gt;5767&lt;/key&gt;&lt;/foreign-keys&gt;&lt;ref-type name="Journal Article"&gt;17&lt;/ref-type&gt;&lt;contributors&gt;&lt;authors&gt;&lt;author&gt;Oster, R. T.&lt;/author&gt;&lt;author&gt;Luyckx, V. A.&lt;/author&gt;&lt;author&gt;Toth, E. L.&lt;/author&gt;&lt;/authors&gt;&lt;/contributors&gt;&lt;auth-address&gt;Division of Endocrinology, University of Alberta, Edmonton, AB, Canada&amp;#xD;Division of Nephrology, University of Alberta, Edmonton, AB, Canada&lt;/auth-address&gt;&lt;titles&gt;&lt;title&gt;Birth weight predicts both proteinuria and overweight/obesity in a rural population of Aboriginal and non-Aboriginal Canadians&lt;/title&gt;&lt;secondary-title&gt;Journal of Developmental Origins of Health and Disease&lt;/secondary-title&gt;&lt;alt-title&gt;J. Dev. Orig. Health Dis.&lt;/alt-title&gt;&lt;/titles&gt;&lt;periodical&gt;&lt;full-title&gt;Journal of Developmental Origins of Health and Disease&lt;/full-title&gt;&lt;abbr-1&gt;J. Dev. Orig. Health Dis.&lt;/abbr-1&gt;&lt;/periodical&gt;&lt;alt-periodical&gt;&lt;full-title&gt;Journal of Developmental Origins of Health and Disease&lt;/full-title&gt;&lt;abbr-1&gt;J. Dev. Orig. Health Dis.&lt;/abbr-1&gt;&lt;/alt-periodical&gt;&lt;pages&gt;139-145&lt;/pages&gt;&lt;volume&gt;4&lt;/volume&gt;&lt;number&gt;2&lt;/number&gt;&lt;keywords&gt;&lt;keyword&gt;aboriginal health&lt;/keyword&gt;&lt;keyword&gt;birth weight&lt;/keyword&gt;&lt;keyword&gt;programming&lt;/keyword&gt;&lt;keyword&gt;renal&lt;/keyword&gt;&lt;keyword&gt;type 2 diabetes&lt;/keyword&gt;&lt;/keywords&gt;&lt;dates&gt;&lt;year&gt;2013&lt;/year&gt;&lt;/dates&gt;&lt;isbn&gt;20401744 (ISSN)&lt;/isbn&gt;&lt;work-type&gt;Article&lt;/work-type&gt;&lt;urls&gt;&lt;related-urls&gt;&lt;url&gt;https://www.scopus.com/inward/record.uri?eid=2-s2.0-84882973755&amp;amp;doi=10.1017%2fS2040174412000724&amp;amp;partnerID=40&amp;amp;md5=1411ab5ad54e71bdac7befb1aa52fecd&lt;/url&gt;&lt;/related-urls&gt;&lt;/urls&gt;&lt;electronic-resource-num&gt;10.1017/S2040174412000724&lt;/electronic-resource-num&gt;&lt;remote-database-name&gt;Scopus&lt;/remote-database-name&gt;&lt;language&gt;English&lt;/language&gt;&lt;/record&gt;&lt;/Cite&gt;&lt;/EndNote&gt;</w:instrText>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79</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anad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43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 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Diabetes</w:t>
            </w:r>
            <w:r w:rsidRPr="007D2045">
              <w:rPr>
                <w:rFonts w:ascii="Times New Roman" w:eastAsia="Times New Roman" w:hAnsi="Times New Roman" w:cs="Times New Roman"/>
                <w:color w:val="000000"/>
                <w:lang w:val="en-US"/>
              </w:rPr>
              <w:br/>
              <w:t>Hypertension</w:t>
            </w:r>
            <w:r w:rsidRPr="007D2045">
              <w:rPr>
                <w:rFonts w:ascii="Times New Roman" w:eastAsia="Times New Roman" w:hAnsi="Times New Roman" w:cs="Times New Roman"/>
                <w:color w:val="000000"/>
                <w:lang w:val="en-US"/>
              </w:rPr>
              <w:b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342"/>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ainter et al.</w:t>
            </w:r>
            <w:r w:rsidR="00FC068B">
              <w:rPr>
                <w:rFonts w:ascii="Times New Roman" w:eastAsia="Times New Roman" w:hAnsi="Times New Roman" w:cs="Times New Roman"/>
                <w:color w:val="000000"/>
                <w:lang w:val="en-US"/>
              </w:rPr>
              <w:fldChar w:fldCharType="begin">
                <w:fldData xml:space="preserve">PEVuZE5vdGU+PENpdGU+PEF1dGhvcj5QYWludGVyPC9BdXRob3I+PFllYXI+MjAwODwvWWVhcj48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QYWludGVyPC9BdXRob3I+PFllYXI+MjAwODwvWWVhcj48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80</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85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Dutch famin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Glucose</w:t>
            </w:r>
            <w:r w:rsidRPr="007D2045">
              <w:rPr>
                <w:rFonts w:ascii="Times New Roman" w:eastAsia="Times New Roman" w:hAnsi="Times New Roman" w:cs="Times New Roman"/>
                <w:color w:val="000000"/>
                <w:lang w:val="en-US"/>
              </w:rPr>
              <w:br/>
              <w:t>LDL</w:t>
            </w:r>
            <w:r w:rsidRPr="007D2045">
              <w:rPr>
                <w:rFonts w:ascii="Times New Roman" w:eastAsia="Times New Roman" w:hAnsi="Times New Roman" w:cs="Times New Roman"/>
                <w:color w:val="000000"/>
                <w:lang w:val="en-US"/>
              </w:rPr>
              <w:br/>
              <w:t>HDL</w:t>
            </w:r>
            <w:r w:rsidRPr="007D2045">
              <w:rPr>
                <w:rFonts w:ascii="Times New Roman" w:eastAsia="Times New Roman" w:hAnsi="Times New Roman" w:cs="Times New Roman"/>
                <w:color w:val="000000"/>
                <w:lang w:val="en-US"/>
              </w:rPr>
              <w:br/>
              <w:t>Triglyceride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1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lastRenderedPageBreak/>
              <w:t>Parrino</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QYXJyaW5vPC9BdXRob3I+PFllYXI+MjAxNjwvWWVhcj48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QYXJyaW5vPC9BdXRob3I+PFllYXI+MjAxNjwvWWVhcj48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81</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taly</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52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92"/>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arsons et al.</w:t>
            </w:r>
            <w:r w:rsidR="00FC068B">
              <w:rPr>
                <w:rFonts w:ascii="Times New Roman" w:eastAsia="Times New Roman" w:hAnsi="Times New Roman" w:cs="Times New Roman"/>
                <w:color w:val="000000"/>
                <w:lang w:val="en-US"/>
              </w:rPr>
              <w:fldChar w:fldCharType="begin">
                <w:fldData xml:space="preserve">PEVuZE5vdGU+PENpdGU+PEF1dGhvcj5QYXJzb25zPC9BdXRob3I+PFllYXI+MjAwMTwvWWVhcj48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QYXJzb25zPC9BdXRob3I+PFllYXI+MjAwMTwvWWVhcj48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82</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1</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068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 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3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earce et al.</w:t>
            </w:r>
            <w:r w:rsidR="00FC068B">
              <w:rPr>
                <w:rFonts w:ascii="Times New Roman" w:eastAsia="Times New Roman" w:hAnsi="Times New Roman" w:cs="Times New Roman"/>
                <w:color w:val="000000"/>
                <w:lang w:val="en-US"/>
              </w:rPr>
              <w:fldChar w:fldCharType="begin">
                <w:fldData xml:space="preserve">PEVuZE5vdGU+PENpdGU+PEF1dGhvcj5QZWFyY2U8L0F1dGhvcj48WWVhcj4yMDA1PC9ZZWFyPjxS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QZWFyY2U8L0F1dGhvcj48WWVhcj4yMDA1PC9ZZWFyPjxS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83</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8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glucos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89"/>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ei et al.</w:t>
            </w:r>
            <w:r w:rsidR="00FC068B">
              <w:rPr>
                <w:rFonts w:ascii="Times New Roman" w:eastAsia="Times New Roman" w:hAnsi="Times New Roman" w:cs="Times New Roman"/>
                <w:color w:val="000000"/>
                <w:lang w:val="en-US"/>
              </w:rPr>
              <w:fldChar w:fldCharType="begin">
                <w:fldData xml:space="preserve">PEVuZE5vdGU+PENpdGU+PEF1dGhvcj5QZWk8L0F1dGhvcj48WWVhcj4yMDEzPC9ZZWFyPjxSZWNO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QZWk8L0F1dGhvcj48WWVhcj4yMDEzPC9ZZWFyPjxSZWNO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84</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rmany</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12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Perng</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QZXJuZzwvQXV0aG9yPjxZZWFyPjIwMTY8L1llYXI+PFJl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QZXJuZzwvQXV0aG9yPjxZZWFyPjIwMTY8L1llYXI+PFJl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85</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6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Fat mass</w:t>
            </w:r>
            <w:r w:rsidRPr="007D2045">
              <w:rPr>
                <w:rFonts w:ascii="Times New Roman" w:eastAsia="Times New Roman" w:hAnsi="Times New Roman" w:cs="Times New Roman"/>
                <w:color w:val="000000"/>
                <w:lang w:val="en-US"/>
              </w:rPr>
              <w:br/>
              <w:t>Fat free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1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ettitt &amp; Knowler</w:t>
            </w:r>
            <w:r w:rsidR="00FC068B">
              <w:rPr>
                <w:rFonts w:ascii="Times New Roman" w:eastAsia="Times New Roman" w:hAnsi="Times New Roman" w:cs="Times New Roman"/>
                <w:color w:val="000000"/>
                <w:lang w:val="en-US"/>
              </w:rPr>
              <w:fldChar w:fldCharType="begin">
                <w:fldData xml:space="preserve">PEVuZE5vdGU+PENpdGU+PEF1dGhvcj5QZXR0aXR0PC9BdXRob3I+PFllYXI+MTk5ODwvWWVhcj48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QZXR0aXR0PC9BdXRob3I+PFllYXI+MTk5ODwvWWVhcj48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86</w:t>
            </w:r>
            <w:r w:rsidR="00FC068B">
              <w:rPr>
                <w:rFonts w:ascii="Times New Roman" w:eastAsia="Times New Roman" w:hAnsi="Times New Roman" w:cs="Times New Roman"/>
                <w:color w:val="000000"/>
                <w:lang w:val="en-US"/>
              </w:rPr>
              <w:fldChar w:fldCharType="end"/>
            </w:r>
            <w:r w:rsidRPr="007D2045">
              <w:rPr>
                <w:rFonts w:ascii="Times New Roman" w:eastAsia="Times New Roman" w:hAnsi="Times New Roman" w:cs="Times New Roman"/>
                <w:color w:val="000000"/>
                <w:lang w:val="en-US"/>
              </w:rPr>
              <w:t xml:space="preserve"> </w:t>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99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53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diabetes</w:t>
            </w:r>
            <w:r w:rsidRPr="007D2045">
              <w:rPr>
                <w:rFonts w:ascii="Times New Roman" w:eastAsia="Times New Roman" w:hAnsi="Times New Roman" w:cs="Times New Roman"/>
                <w:color w:val="000000"/>
                <w:lang w:val="en-US"/>
              </w:rPr>
              <w:b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yperglycemia</w:t>
            </w:r>
            <w:r w:rsidRPr="007D2045">
              <w:rPr>
                <w:rFonts w:ascii="Times New Roman" w:eastAsia="Times New Roman" w:hAnsi="Times New Roman" w:cs="Times New Roman"/>
                <w:color w:val="000000"/>
                <w:lang w:val="en-US"/>
              </w:rPr>
              <w:br/>
              <w:t>Diabetes</w:t>
            </w:r>
            <w:r w:rsidRPr="007D2045">
              <w:rPr>
                <w:rFonts w:ascii="Times New Roman" w:eastAsia="Times New Roman" w:hAnsi="Times New Roman" w:cs="Times New Roman"/>
                <w:color w:val="000000"/>
                <w:lang w:val="en-US"/>
              </w:rPr>
              <w:br/>
              <w:t>Obesity</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349"/>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hillips &amp; Young</w:t>
            </w:r>
            <w:r w:rsidR="00FC068B">
              <w:rPr>
                <w:rFonts w:ascii="Times New Roman" w:eastAsia="Times New Roman" w:hAnsi="Times New Roman" w:cs="Times New Roman"/>
                <w:color w:val="000000"/>
                <w:lang w:val="en-US"/>
              </w:rPr>
              <w:fldChar w:fldCharType="begin">
                <w:fldData xml:space="preserve">PEVuZE5vdGU+PENpdGU+PEF1dGhvcj5QaGlsbGlwczwvQXV0aG9yPjxZZWFyPjIwMDA8L1llYXI+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QaGlsbGlwczwvQXV0aG9yPjxZZWFyPjIwMDA8L1llYXI+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87</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0</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75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850"/>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lachta-</w:t>
            </w:r>
            <w:proofErr w:type="spellStart"/>
            <w:r w:rsidRPr="007D2045">
              <w:rPr>
                <w:rFonts w:ascii="Times New Roman" w:eastAsia="Times New Roman" w:hAnsi="Times New Roman" w:cs="Times New Roman"/>
                <w:color w:val="000000"/>
                <w:lang w:val="en-US"/>
              </w:rPr>
              <w:t>Danielzik</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QbGFjaHRhLURhbmllbHppazwvQXV0aG9yPjxZZWFyPjIw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ZTg2NS1lODcxPC9wYWdlcz48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QbGFjaHRhLURhbmllbHppazwvQXV0aG9yPjxZZWFyPjIw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ZTg2NS1lODcxPC9wYWdlcz48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88</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2</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rmany</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423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Low weight gain during pregnancy</w:t>
            </w:r>
            <w:r w:rsidRPr="007D2045">
              <w:rPr>
                <w:rFonts w:ascii="Times New Roman" w:eastAsia="Times New Roman" w:hAnsi="Times New Roman" w:cs="Times New Roman"/>
                <w:color w:val="000000"/>
                <w:lang w:val="en-US"/>
              </w:rPr>
              <w:b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68"/>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ortrait et al.</w:t>
            </w:r>
            <w:r w:rsidR="00FC068B">
              <w:rPr>
                <w:rFonts w:ascii="Times New Roman" w:eastAsia="Times New Roman" w:hAnsi="Times New Roman" w:cs="Times New Roman"/>
                <w:color w:val="000000"/>
                <w:lang w:val="en-US"/>
              </w:rPr>
              <w:fldChar w:fldCharType="begin">
                <w:fldData xml:space="preserve">PEVuZE5vdGU+PENpdGU+PEF1dGhvcj5Qb3J0cmFpdDwvQXV0aG9yPjxZZWFyPjIwMTE8L1llYXI+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Qb3J0cmFpdDwvQXV0aG9yPjxZZWFyPjIwMTE8L1llYXI+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89</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1</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9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Dutch famin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eart disease</w:t>
            </w:r>
            <w:r w:rsidRPr="007D2045">
              <w:rPr>
                <w:rFonts w:ascii="Times New Roman" w:eastAsia="Times New Roman" w:hAnsi="Times New Roman" w:cs="Times New Roman"/>
                <w:color w:val="000000"/>
                <w:lang w:val="en-US"/>
              </w:rPr>
              <w:br/>
              <w:t>Diabetes mellitu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otter &amp; Ulijaszek</w:t>
            </w:r>
            <w:r w:rsidR="00FC068B">
              <w:rPr>
                <w:rFonts w:ascii="Times New Roman" w:eastAsia="Times New Roman" w:hAnsi="Times New Roman" w:cs="Times New Roman"/>
                <w:color w:val="000000"/>
                <w:lang w:val="en-US"/>
              </w:rPr>
              <w:fldChar w:fldCharType="begin">
                <w:fldData xml:space="preserve">PEVuZE5vdGU+PENpdGU+PEF1dGhvcj5Qb3R0ZXI8L0F1dGhvcj48WWVhcj4yMDEzPC9ZZWFyPjxS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Qb3R0ZXI8L0F1dGhvcj48WWVhcj4yMDEzPC9ZZWFyPjxS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90</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175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5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Ravelli</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SYXZlbGxpPC9BdXRob3I+PFllYXI+MTk5ODwvWWVhcj48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SYXZlbGxpPC9BdXRob3I+PFllYXI+MTk5ODwvWWVhcj48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91</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99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0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Dutch famin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glucose</w:t>
            </w:r>
            <w:r w:rsidRPr="007D2045">
              <w:rPr>
                <w:rFonts w:ascii="Times New Roman" w:eastAsia="Times New Roman" w:hAnsi="Times New Roman" w:cs="Times New Roman"/>
                <w:color w:val="000000"/>
                <w:lang w:val="en-US"/>
              </w:rPr>
              <w:b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835"/>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Ravelli</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SYXZlbGxpPC9BdXRob3I+PFllYXI+MTk5OTwvWWVhcj48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SYXZlbGxpPC9BdXRob3I+PFllYXI+MTk5OTwvWWVhcj48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92</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999</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4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Dutch famin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79"/>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Reilly et al.</w:t>
            </w:r>
            <w:r w:rsidR="00FC068B">
              <w:rPr>
                <w:rFonts w:ascii="Times New Roman" w:eastAsia="Times New Roman" w:hAnsi="Times New Roman" w:cs="Times New Roman"/>
                <w:color w:val="000000"/>
                <w:lang w:val="en-US"/>
              </w:rPr>
              <w:fldChar w:fldCharType="begin">
                <w:fldData xml:space="preserve">PEVuZE5vdGU+PENpdGU+PEF1dGhvcj5SZWlsbHk8L0F1dGhvcj48WWVhcj4yMDA1PC9ZZWFyPjxS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SZWlsbHk8L0F1dGhvcj48WWVhcj4yMDA1PC9ZZWFyPjxS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93</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5</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75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7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Relton</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SZWx0b248L0F1dGhvcj48WWVhcj4yMDA4PC9ZZWFyPjxS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SZWx0b248L0F1dGhvcj48WWVhcj4yMDA4PC9ZZWFyPjxS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94</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48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ag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213"/>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lastRenderedPageBreak/>
              <w:t>Reynolds et al.</w:t>
            </w:r>
            <w:r w:rsidR="00FC068B">
              <w:rPr>
                <w:rFonts w:ascii="Times New Roman" w:eastAsia="Times New Roman" w:hAnsi="Times New Roman" w:cs="Times New Roman"/>
                <w:color w:val="000000"/>
                <w:lang w:val="en-US"/>
              </w:rPr>
              <w:fldChar w:fldCharType="begin">
                <w:fldData xml:space="preserve">PEVuZE5vdGU+PENpdGU+PEF1dGhvcj5SZXlub2xkczwvQXV0aG9yPjxZZWFyPjIwMTA8L1llYXI+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SZXlub2xkczwvQXV0aG9yPjxZZWFyPjIwMTA8L1llYXI+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95</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0</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7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weight</w:t>
            </w:r>
            <w:r w:rsidR="00416BE2">
              <w:rPr>
                <w:rFonts w:ascii="Times New Roman" w:eastAsia="Times New Roman" w:hAnsi="Times New Roman" w:cs="Times New Roman"/>
                <w:color w:val="000000"/>
                <w:lang w:val="en-US"/>
              </w:rPr>
              <w:t>-</w:t>
            </w:r>
            <w:r w:rsidRPr="007D2045">
              <w:rPr>
                <w:rFonts w:ascii="Times New Roman" w:eastAsia="Times New Roman" w:hAnsi="Times New Roman" w:cs="Times New Roman"/>
                <w:color w:val="000000"/>
                <w:lang w:val="en-US"/>
              </w:rPr>
              <w:t>gain</w:t>
            </w:r>
            <w:r w:rsidRPr="007D2045">
              <w:rPr>
                <w:rFonts w:ascii="Times New Roman" w:eastAsia="Times New Roman" w:hAnsi="Times New Roman" w:cs="Times New Roman"/>
                <w:color w:val="000000"/>
                <w:lang w:val="en-US"/>
              </w:rPr>
              <w:br/>
              <w:t>Maternal body composition</w:t>
            </w:r>
            <w:r w:rsidRPr="007D2045">
              <w:rPr>
                <w:rFonts w:ascii="Times New Roman" w:eastAsia="Times New Roman" w:hAnsi="Times New Roman" w:cs="Times New Roman"/>
                <w:color w:val="000000"/>
                <w:lang w:val="en-US"/>
              </w:rPr>
              <w:br/>
              <w:t>Dietary intake during pregnancy</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Waist circumference</w:t>
            </w:r>
            <w:r w:rsidRPr="007D2045">
              <w:rPr>
                <w:rFonts w:ascii="Times New Roman" w:eastAsia="Times New Roman" w:hAnsi="Times New Roman" w:cs="Times New Roman"/>
                <w:color w:val="000000"/>
                <w:lang w:val="en-US"/>
              </w:rPr>
              <w:br/>
              <w:t>Skinfold thickness</w:t>
            </w:r>
            <w:r w:rsidRPr="007D2045">
              <w:rPr>
                <w:rFonts w:ascii="Times New Roman" w:eastAsia="Times New Roman" w:hAnsi="Times New Roman" w:cs="Times New Roman"/>
                <w:color w:val="000000"/>
                <w:lang w:val="en-US"/>
              </w:rPr>
              <w:br/>
              <w:t>Percentage body fat</w:t>
            </w:r>
            <w:r w:rsidRPr="007D2045">
              <w:rPr>
                <w:rFonts w:ascii="Times New Roman" w:eastAsia="Times New Roman" w:hAnsi="Times New Roman" w:cs="Times New Roman"/>
                <w:color w:val="000000"/>
                <w:lang w:val="en-US"/>
              </w:rPr>
              <w:br/>
              <w:t>Fat mass index</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399"/>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Rios-Castillo et al.</w:t>
            </w:r>
            <w:r w:rsidR="00FC068B">
              <w:rPr>
                <w:rFonts w:ascii="Times New Roman" w:eastAsia="Times New Roman" w:hAnsi="Times New Roman" w:cs="Times New Roman"/>
                <w:color w:val="000000"/>
                <w:lang w:val="en-US"/>
              </w:rPr>
              <w:fldChar w:fldCharType="begin">
                <w:fldData xml:space="preserve">PEVuZE5vdGU+PENpdGU+PEF1dGhvcj5SaW9zLUNhc3RpbGxvPC9BdXRob3I+PFllYXI+MjAxNTwv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SaW9zLUNhc3RpbGxvPC9BdXRob3I+PFllYXI+MjAxNTwv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96</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e</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5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weight gain</w:t>
            </w:r>
            <w:r w:rsidRPr="007D2045">
              <w:rPr>
                <w:rFonts w:ascii="Times New Roman" w:eastAsia="Times New Roman" w:hAnsi="Times New Roman" w:cs="Times New Roman"/>
                <w:color w:val="000000"/>
                <w:lang w:val="en-US"/>
              </w:rPr>
              <w:b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339"/>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Robinson et al.</w:t>
            </w:r>
            <w:r w:rsidR="00FC068B">
              <w:rPr>
                <w:rFonts w:ascii="Times New Roman" w:eastAsia="Times New Roman" w:hAnsi="Times New Roman" w:cs="Times New Roman"/>
                <w:color w:val="000000"/>
                <w:lang w:val="en-US"/>
              </w:rPr>
              <w:fldChar w:fldCharType="begin">
                <w:fldData xml:space="preserve">PEVuZE5vdGU+PENpdGU+PEF1dGhvcj5Sb2JpbnNvbjwvQXV0aG9yPjxZZWFyPjIwMTU8L1llYXI+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Sb2JpbnNvbjwvQXV0aG9yPjxZZWFyPjIwMTU8L1llYXI+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97</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9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weight gain</w:t>
            </w:r>
            <w:r w:rsidRPr="007D2045">
              <w:rPr>
                <w:rFonts w:ascii="Times New Roman" w:eastAsia="Times New Roman" w:hAnsi="Times New Roman" w:cs="Times New Roman"/>
                <w:color w:val="000000"/>
                <w:lang w:val="en-US"/>
              </w:rPr>
              <w:br/>
              <w:t>Vitamin D status</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Fat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845"/>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Roseboom</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Sb3NlYm9vbTwvQXV0aG9yPjxZZWFyPjE5OTk8L1llYXI+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Sb3NlYm9vbTwvQXV0aG9yPjxZZWFyPjE5OTk8L1llYXI+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98</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999</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3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Dutch famin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835"/>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Roseboom</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Sb3NlYm9vbTwvQXV0aG9yPjxZZWFyPjIwMDE8L1llYXI+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Sb3NlYm9vbTwvQXV0aG9yPjxZZWFyPjIwMDE8L1llYXI+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99</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1</w:t>
            </w:r>
          </w:p>
        </w:tc>
        <w:tc>
          <w:tcPr>
            <w:tcW w:w="2250" w:type="dxa"/>
            <w:shd w:val="clear" w:color="auto" w:fill="auto"/>
            <w:noWrap/>
            <w:vAlign w:val="center"/>
            <w:hideMark/>
          </w:tcPr>
          <w:p w:rsidR="00C026C9"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41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Dutch famine)</w:t>
            </w:r>
            <w:r w:rsidRPr="007D2045">
              <w:rPr>
                <w:rFonts w:ascii="Times New Roman" w:eastAsia="Times New Roman" w:hAnsi="Times New Roman" w:cs="Times New Roman"/>
                <w:color w:val="000000"/>
                <w:lang w:val="en-US"/>
              </w:rPr>
              <w:br/>
              <w:t>Maternal diet</w:t>
            </w:r>
            <w:r w:rsidRPr="007D2045">
              <w:rPr>
                <w:rFonts w:ascii="Times New Roman" w:eastAsia="Times New Roman" w:hAnsi="Times New Roman" w:cs="Times New Roman"/>
                <w:color w:val="000000"/>
                <w:lang w:val="en-US"/>
              </w:rPr>
              <w:br/>
              <w:t>Maternal weight gain</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52"/>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Rotar</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Sb3RhcjwvQXV0aG9yPjxZZWFyPjIwMTU8L1llYXI+PFJl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Sb3RhcjwvQXV0aG9yPjxZZWFyPjIwMTU8L1llYXI+PFJl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00</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Russian Federation</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5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Leningrad sieg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r w:rsidRPr="007D2045">
              <w:rPr>
                <w:rFonts w:ascii="Times New Roman" w:eastAsia="Times New Roman" w:hAnsi="Times New Roman" w:cs="Times New Roman"/>
                <w:color w:val="000000"/>
                <w:lang w:val="en-US"/>
              </w:rPr>
              <w:br/>
              <w:t>Anthropometry</w:t>
            </w:r>
            <w:r w:rsidRPr="007D2045">
              <w:rPr>
                <w:rFonts w:ascii="Times New Roman" w:eastAsia="Times New Roman" w:hAnsi="Times New Roman" w:cs="Times New Roman"/>
                <w:color w:val="000000"/>
                <w:lang w:val="en-US"/>
              </w:rPr>
              <w:br/>
              <w:t>Lipids</w:t>
            </w:r>
            <w:r w:rsidRPr="007D2045">
              <w:rPr>
                <w:rFonts w:ascii="Times New Roman" w:eastAsia="Times New Roman" w:hAnsi="Times New Roman" w:cs="Times New Roman"/>
                <w:color w:val="000000"/>
                <w:lang w:val="en-US"/>
              </w:rPr>
              <w:br/>
              <w:t>Glucos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1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achdev et al.</w:t>
            </w:r>
            <w:r w:rsidR="00FC068B">
              <w:rPr>
                <w:rFonts w:ascii="Times New Roman" w:eastAsia="Times New Roman" w:hAnsi="Times New Roman" w:cs="Times New Roman"/>
                <w:color w:val="000000"/>
                <w:lang w:val="en-US"/>
              </w:rPr>
              <w:fldChar w:fldCharType="begin">
                <w:fldData xml:space="preserve">PEVuZE5vdGU+PENpdGU+PEF1dGhvcj5TYWNoZGV2PC9BdXRob3I+PFllYXI+MjAwNTwvWWVhcj48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TYWNoZGV2PC9BdXRob3I+PFllYXI+MjAwNTwvWWVhcj48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01</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ndi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52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Waist circumference</w:t>
            </w:r>
            <w:r w:rsidRPr="007D2045">
              <w:rPr>
                <w:rFonts w:ascii="Times New Roman" w:eastAsia="Times New Roman" w:hAnsi="Times New Roman" w:cs="Times New Roman"/>
                <w:color w:val="000000"/>
                <w:lang w:val="en-US"/>
              </w:rPr>
              <w:br/>
              <w:t>Hip circumference</w:t>
            </w:r>
            <w:r w:rsidRPr="007D2045">
              <w:rPr>
                <w:rFonts w:ascii="Times New Roman" w:eastAsia="Times New Roman" w:hAnsi="Times New Roman" w:cs="Times New Roman"/>
                <w:color w:val="000000"/>
                <w:lang w:val="en-US"/>
              </w:rPr>
              <w:br/>
              <w:t>Central obesity</w:t>
            </w:r>
            <w:r w:rsidRPr="007D2045">
              <w:rPr>
                <w:rFonts w:ascii="Times New Roman" w:eastAsia="Times New Roman" w:hAnsi="Times New Roman" w:cs="Times New Roman"/>
                <w:color w:val="000000"/>
                <w:lang w:val="en-US"/>
              </w:rPr>
              <w:br/>
              <w:t>Skinfold thickness</w:t>
            </w:r>
            <w:r w:rsidRPr="007D2045">
              <w:rPr>
                <w:rFonts w:ascii="Times New Roman" w:eastAsia="Times New Roman" w:hAnsi="Times New Roman" w:cs="Times New Roman"/>
                <w:color w:val="000000"/>
                <w:lang w:val="en-US"/>
              </w:rPr>
              <w:br/>
              <w:t>Lean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ayer et al.</w:t>
            </w:r>
            <w:r w:rsidR="00FC068B">
              <w:rPr>
                <w:rFonts w:ascii="Times New Roman" w:eastAsia="Times New Roman" w:hAnsi="Times New Roman" w:cs="Times New Roman"/>
                <w:color w:val="000000"/>
                <w:lang w:val="en-US"/>
              </w:rPr>
              <w:fldChar w:fldCharType="begin">
                <w:fldData xml:space="preserve">PEVuZE5vdGU+PENpdGU+PEF1dGhvcj5TYXllcjwvQXV0aG9yPjxZZWFyPjIwMDQ8L1llYXI+PFJl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TYXllcjwvQXV0aG9yPjxZZWFyPjIwMDQ8L1llYXI+PFJl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02</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4</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Kingdom</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37</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Fat free mass</w:t>
            </w:r>
            <w:r w:rsidRPr="007D2045">
              <w:rPr>
                <w:rFonts w:ascii="Times New Roman" w:eastAsia="Times New Roman" w:hAnsi="Times New Roman" w:cs="Times New Roman"/>
                <w:color w:val="000000"/>
                <w:lang w:val="en-US"/>
              </w:rPr>
              <w:br/>
              <w:t>Fat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lastRenderedPageBreak/>
              <w:t>Sen et al.</w:t>
            </w:r>
            <w:r w:rsidR="00FC068B">
              <w:rPr>
                <w:rFonts w:ascii="Times New Roman" w:eastAsia="Times New Roman" w:hAnsi="Times New Roman" w:cs="Times New Roman"/>
                <w:color w:val="000000"/>
                <w:lang w:val="en-US"/>
              </w:rPr>
              <w:fldChar w:fldCharType="begin">
                <w:fldData xml:space="preserve">PEVuZE5vdGU+PENpdGU+PEF1dGhvcj5TZW48L0F1dGhvcj48WWVhcj4yMDE4PC9ZZWFyPjxSZWNO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TZW48L0F1dGhvcj48WWVhcj4yMDE4PC9ZZWFyPjxSZWNO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03</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9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die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 xml:space="preserve">Waist </w:t>
            </w:r>
            <w:r w:rsidR="00697DAD" w:rsidRPr="007D2045">
              <w:rPr>
                <w:rFonts w:ascii="Times New Roman" w:eastAsia="Times New Roman" w:hAnsi="Times New Roman" w:cs="Times New Roman"/>
                <w:color w:val="000000"/>
                <w:lang w:val="en-US"/>
              </w:rPr>
              <w:t>circumference</w:t>
            </w:r>
            <w:r w:rsidRPr="007D2045">
              <w:rPr>
                <w:rFonts w:ascii="Times New Roman" w:eastAsia="Times New Roman" w:hAnsi="Times New Roman" w:cs="Times New Roman"/>
                <w:color w:val="000000"/>
                <w:lang w:val="en-US"/>
              </w:rPr>
              <w:br/>
              <w:t>Skin fold thickne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23"/>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hi et al.</w:t>
            </w:r>
            <w:r w:rsidR="00FC068B">
              <w:rPr>
                <w:rFonts w:ascii="Times New Roman" w:eastAsia="Times New Roman" w:hAnsi="Times New Roman" w:cs="Times New Roman"/>
                <w:color w:val="000000"/>
                <w:lang w:val="en-US"/>
              </w:rPr>
              <w:fldChar w:fldCharType="begin">
                <w:fldData xml:space="preserve">PEVuZE5vdGU+PENpdGU+PEF1dGhvcj5TaGk8L0F1dGhvcj48WWVhcj4yMDEzPC9ZZWFyPjxSZWNO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TaGk8L0F1dGhvcj48WWVhcj4yMDEzPC9ZZWFyPjxSZWNO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04</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anad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68</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553"/>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hi et al.</w:t>
            </w:r>
            <w:r w:rsidR="00FC068B">
              <w:rPr>
                <w:rFonts w:ascii="Times New Roman" w:eastAsia="Times New Roman" w:hAnsi="Times New Roman" w:cs="Times New Roman"/>
                <w:color w:val="000000"/>
                <w:lang w:val="en-US"/>
              </w:rPr>
              <w:fldChar w:fldCharType="begin">
                <w:fldData xml:space="preserve">PEVuZE5vdGU+PENpdGU+PEF1dGhvcj5TaGk8L0F1dGhvcj48WWVhcj4yMDE4PC9ZZWFyPjxSZWNO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TaGk8L0F1dGhvcj48WWVhcj4yMDE4PC9ZZWFyPjxSZWNO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05</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577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Chinese famin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ypertension</w:t>
            </w:r>
            <w:r w:rsidRPr="007D2045">
              <w:rPr>
                <w:rFonts w:ascii="Times New Roman" w:eastAsia="Times New Roman" w:hAnsi="Times New Roman" w:cs="Times New Roman"/>
                <w:color w:val="000000"/>
                <w:lang w:val="en-US"/>
              </w:rPr>
              <w:br/>
              <w:t>Heart attack</w:t>
            </w:r>
            <w:r w:rsidRPr="007D2045">
              <w:rPr>
                <w:rFonts w:ascii="Times New Roman" w:eastAsia="Times New Roman" w:hAnsi="Times New Roman" w:cs="Times New Roman"/>
                <w:color w:val="000000"/>
                <w:lang w:val="en-US"/>
              </w:rPr>
              <w:br/>
              <w:t>Coronary heart disease</w:t>
            </w:r>
            <w:r w:rsidRPr="007D2045">
              <w:rPr>
                <w:rFonts w:ascii="Times New Roman" w:eastAsia="Times New Roman" w:hAnsi="Times New Roman" w:cs="Times New Roman"/>
                <w:color w:val="000000"/>
                <w:lang w:val="en-US"/>
              </w:rPr>
              <w:br/>
              <w:t>Angina</w:t>
            </w:r>
            <w:r w:rsidRPr="007D2045">
              <w:rPr>
                <w:rFonts w:ascii="Times New Roman" w:eastAsia="Times New Roman" w:hAnsi="Times New Roman" w:cs="Times New Roman"/>
                <w:color w:val="000000"/>
                <w:lang w:val="en-US"/>
              </w:rPr>
              <w:br/>
              <w:t>Congestive heart failure</w:t>
            </w:r>
            <w:r w:rsidRPr="007D2045">
              <w:rPr>
                <w:rFonts w:ascii="Times New Roman" w:eastAsia="Times New Roman" w:hAnsi="Times New Roman" w:cs="Times New Roman"/>
                <w:color w:val="000000"/>
                <w:lang w:val="en-US"/>
              </w:rPr>
              <w:br/>
              <w:t>Strok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838"/>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Sipola-Leppänen</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TaXBvbGEtTGVwcGFuZW48L0F1dGhvcj48WWVhcj4yMDE1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TaXBvbGEtTGVwcGFuZW48L0F1dGhvcj48WWVhcj4yMDE1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06</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inland</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2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Preterm birth</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ody fat</w:t>
            </w:r>
            <w:r w:rsidRPr="007D2045">
              <w:rPr>
                <w:rFonts w:ascii="Times New Roman" w:eastAsia="Times New Roman" w:hAnsi="Times New Roman" w:cs="Times New Roman"/>
                <w:color w:val="000000"/>
                <w:lang w:val="en-US"/>
              </w:rPr>
              <w:br/>
              <w:t>Waist circumference</w:t>
            </w:r>
            <w:r w:rsidRPr="007D2045">
              <w:rPr>
                <w:rFonts w:ascii="Times New Roman" w:eastAsia="Times New Roman" w:hAnsi="Times New Roman" w:cs="Times New Roman"/>
                <w:color w:val="000000"/>
                <w:lang w:val="en-US"/>
              </w:rPr>
              <w:b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9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Skogen</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Ta29nZW48L0F1dGhvcj48WWVhcj4yMDE0PC9ZZWFyPjxS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Ta29nZW48L0F1dGhvcj48WWVhcj4yMDE0PC9ZZWFyPjxS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07</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4</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Norway</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48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Gestational age</w:t>
            </w:r>
            <w:r w:rsidRPr="007D2045">
              <w:rPr>
                <w:rFonts w:ascii="Times New Roman" w:eastAsia="Times New Roman" w:hAnsi="Times New Roman" w:cs="Times New Roman"/>
                <w:color w:val="000000"/>
                <w:lang w:val="en-US"/>
              </w:rPr>
              <w:br/>
              <w:t>Birth length</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ardiovascular risk</w:t>
            </w:r>
            <w:r w:rsidRPr="007D2045">
              <w:rPr>
                <w:rFonts w:ascii="Times New Roman" w:eastAsia="Times New Roman" w:hAnsi="Times New Roman" w:cs="Times New Roman"/>
                <w:color w:val="000000"/>
                <w:lang w:val="en-US"/>
              </w:rPr>
              <w:br/>
              <w:t>BMI</w:t>
            </w:r>
            <w:r w:rsidRPr="007D2045">
              <w:rPr>
                <w:rFonts w:ascii="Times New Roman" w:eastAsia="Times New Roman" w:hAnsi="Times New Roman" w:cs="Times New Roman"/>
                <w:color w:val="000000"/>
                <w:lang w:val="en-US"/>
              </w:rPr>
              <w:br/>
              <w:t>Waist circumference</w:t>
            </w:r>
            <w:r w:rsidRPr="007D2045">
              <w:rPr>
                <w:rFonts w:ascii="Times New Roman" w:eastAsia="Times New Roman" w:hAnsi="Times New Roman" w:cs="Times New Roman"/>
                <w:color w:val="000000"/>
                <w:lang w:val="en-US"/>
              </w:rPr>
              <w:br/>
              <w:t>Hip circumference</w:t>
            </w:r>
            <w:r w:rsidRPr="007D2045">
              <w:rPr>
                <w:rFonts w:ascii="Times New Roman" w:eastAsia="Times New Roman" w:hAnsi="Times New Roman" w:cs="Times New Roman"/>
                <w:color w:val="000000"/>
                <w:lang w:val="en-US"/>
              </w:rPr>
              <w:br/>
              <w:t>HDL</w:t>
            </w:r>
            <w:r w:rsidRPr="007D2045">
              <w:rPr>
                <w:rFonts w:ascii="Times New Roman" w:eastAsia="Times New Roman" w:hAnsi="Times New Roman" w:cs="Times New Roman"/>
                <w:color w:val="000000"/>
                <w:lang w:val="en-US"/>
              </w:rPr>
              <w:b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7D2045">
        <w:trPr>
          <w:trHeight w:val="90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mith et al.</w:t>
            </w:r>
            <w:r w:rsidR="00FC068B">
              <w:rPr>
                <w:rFonts w:ascii="Times New Roman" w:eastAsia="Times New Roman" w:hAnsi="Times New Roman" w:cs="Times New Roman"/>
                <w:color w:val="000000"/>
                <w:lang w:val="en-US"/>
              </w:rPr>
              <w:fldChar w:fldCharType="begin">
                <w:fldData xml:space="preserve">PEVuZE5vdGU+PENpdGU+PEF1dGhvcj5TbWl0aDwvQXV0aG9yPjxZZWFyPjIwMTY8L1llYXI+PFJl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TbWl0aDwvQXV0aG9yPjxZZWFyPjIwMTY8L1llYXI+PFJl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08</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381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Coronary heart disease risk</w:t>
            </w:r>
            <w:r w:rsidRPr="007D2045">
              <w:rPr>
                <w:rFonts w:ascii="Times New Roman" w:eastAsia="Times New Roman" w:hAnsi="Times New Roman" w:cs="Times New Roman"/>
                <w:color w:val="000000"/>
                <w:lang w:val="en-US"/>
              </w:rPr>
              <w:br/>
              <w:t>Cardiovascular diseas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75"/>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tettler et al.</w:t>
            </w:r>
            <w:r w:rsidR="00FC068B">
              <w:rPr>
                <w:rFonts w:ascii="Times New Roman" w:eastAsia="Times New Roman" w:hAnsi="Times New Roman" w:cs="Times New Roman"/>
                <w:color w:val="000000"/>
                <w:lang w:val="en-US"/>
              </w:rPr>
              <w:fldChar w:fldCharType="begin">
                <w:fldData xml:space="preserve">PEVuZE5vdGU+PENpdGU+PEF1dGhvcj5TdGV0dGxlcjwvQXV0aG9yPjxZZWFyPjIwMDI8L1llYXI+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TdGV0dGxlcjwvQXV0aG9yPjxZZWFyPjIwMDI8L1llYXI+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09</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2</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Seychell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551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1119"/>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Stratakis</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TdHJhdGFraXM8L0F1dGhvcj48WWVhcj4yMDE2PC9ZZWFy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TdHJhdGFraXM8L0F1dGhvcj48WWVhcj4yMDE2PC9ZZWFy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10</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 France, Belgium, Italy, Portugal, Norway, Spain, Ireland, United States, Poland, Greece</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618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diet (fish intak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29"/>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lastRenderedPageBreak/>
              <w:t>Sun et al.</w:t>
            </w:r>
            <w:r w:rsidR="00FC068B">
              <w:rPr>
                <w:rFonts w:ascii="Times New Roman" w:eastAsia="Times New Roman" w:hAnsi="Times New Roman" w:cs="Times New Roman"/>
                <w:color w:val="000000"/>
                <w:lang w:val="en-US"/>
              </w:rPr>
              <w:fldChar w:fldCharType="begin">
                <w:fldData xml:space="preserve">PEVuZE5vdGU+PENpdGU+PEF1dGhvcj5TdW48L0F1dGhvcj48WWVhcj4yMDE4PC9ZZWFyPjxSZWNO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TdW48L0F1dGhvcj48WWVhcj4yMDE4PC9ZZWFyPjxSZWNO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11</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26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Chinese famin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ype 2 diabete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385"/>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auzin et al.</w:t>
            </w:r>
            <w:r w:rsidR="00FC068B">
              <w:rPr>
                <w:rFonts w:ascii="Times New Roman" w:eastAsia="Times New Roman" w:hAnsi="Times New Roman" w:cs="Times New Roman"/>
                <w:color w:val="000000"/>
                <w:lang w:val="en-US"/>
              </w:rPr>
              <w:fldChar w:fldCharType="begin">
                <w:fldData xml:space="preserve">PEVuZE5vdGU+PENpdGU+PEF1dGhvcj5UYXV6aW48L0F1dGhvcj48WWVhcj4yMDE0PC9ZZWFyPjxS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UYXV6aW48L0F1dGhvcj48WWVhcj4yMDE0PC9ZZWFyPjxS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12</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4</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France</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reterm</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59"/>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erry et al.</w:t>
            </w:r>
            <w:r w:rsidR="00FC068B">
              <w:rPr>
                <w:rFonts w:ascii="Times New Roman" w:eastAsia="Times New Roman" w:hAnsi="Times New Roman" w:cs="Times New Roman"/>
                <w:color w:val="000000"/>
                <w:lang w:val="en-US"/>
              </w:rPr>
              <w:fldChar w:fldCharType="begin">
                <w:fldData xml:space="preserve">PEVuZE5vdGU+PENpdGU+PEF1dGhvcj5UZXJyeTwvQXV0aG9yPjxZZWFyPjIwMDc8L1llYXI+PFJl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UZXJyeTwvQXV0aG9yPjxZZWFyPjIwMDc8L1llYXI+PFJl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13</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6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weight gain</w:t>
            </w:r>
            <w:r w:rsidRPr="007D2045">
              <w:rPr>
                <w:rFonts w:ascii="Times New Roman" w:eastAsia="Times New Roman" w:hAnsi="Times New Roman" w:cs="Times New Roman"/>
                <w:color w:val="000000"/>
                <w:lang w:val="en-US"/>
              </w:rPr>
              <w:b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68"/>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erry et al.</w:t>
            </w:r>
            <w:r w:rsidR="00FC068B">
              <w:rPr>
                <w:rFonts w:ascii="Times New Roman" w:eastAsia="Times New Roman" w:hAnsi="Times New Roman" w:cs="Times New Roman"/>
                <w:color w:val="000000"/>
                <w:lang w:val="en-US"/>
              </w:rPr>
              <w:fldChar w:fldCharType="begin">
                <w:fldData xml:space="preserve">PEVuZE5vdGU+PENpdGU+PEF1dGhvcj5UZXJyeTwvQXV0aG9yPjxZZWFyPjIwMTE8L1llYXI+PFJl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UZXJyeTwvQXV0aG9yPjxZZWFyPjIwMTE8L1llYXI+PFJl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14</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1</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52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weight gain</w:t>
            </w:r>
            <w:r w:rsidRPr="007D2045">
              <w:rPr>
                <w:rFonts w:ascii="Times New Roman" w:eastAsia="Times New Roman" w:hAnsi="Times New Roman" w:cs="Times New Roman"/>
                <w:color w:val="000000"/>
                <w:lang w:val="en-US"/>
              </w:rPr>
              <w:br/>
              <w:t>Birth weight</w:t>
            </w:r>
            <w:r w:rsidRPr="007D2045">
              <w:rPr>
                <w:rFonts w:ascii="Times New Roman" w:eastAsia="Times New Roman" w:hAnsi="Times New Roman" w:cs="Times New Roman"/>
                <w:color w:val="000000"/>
                <w:lang w:val="en-US"/>
              </w:rPr>
              <w:br/>
              <w:t>Maternal BMI</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5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odore et al.</w:t>
            </w:r>
            <w:r w:rsidR="00FC068B">
              <w:rPr>
                <w:rFonts w:ascii="Times New Roman" w:eastAsia="Times New Roman" w:hAnsi="Times New Roman" w:cs="Times New Roman"/>
                <w:color w:val="000000"/>
                <w:lang w:val="en-US"/>
              </w:rPr>
              <w:fldChar w:fldCharType="begin">
                <w:fldData xml:space="preserve">PEVuZE5vdGU+PENpdGU+PEF1dGhvcj5UaGVvZG9yZTwvQXV0aG9yPjxZZWFyPjIwMTU8L1llYXI+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UaGVvZG9yZTwvQXV0aG9yPjxZZWFyPjIwMTU8L1llYXI+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15</w:t>
            </w:r>
            <w:r w:rsidR="00FC068B">
              <w:rPr>
                <w:rFonts w:ascii="Times New Roman" w:eastAsia="Times New Roman" w:hAnsi="Times New Roman" w:cs="Times New Roman"/>
                <w:color w:val="000000"/>
                <w:lang w:val="en-US"/>
              </w:rPr>
              <w:fldChar w:fldCharType="end"/>
            </w:r>
            <w:r w:rsidRPr="007D2045">
              <w:rPr>
                <w:rFonts w:ascii="Times New Roman" w:eastAsia="Times New Roman" w:hAnsi="Times New Roman" w:cs="Times New Roman"/>
                <w:color w:val="000000"/>
                <w:lang w:val="en-US"/>
              </w:rPr>
              <w:t xml:space="preserve"> </w:t>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New Zealand</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7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 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urber et al.</w:t>
            </w:r>
            <w:r w:rsidR="00FC068B">
              <w:rPr>
                <w:rFonts w:ascii="Times New Roman" w:eastAsia="Times New Roman" w:hAnsi="Times New Roman" w:cs="Times New Roman"/>
                <w:color w:val="000000"/>
                <w:lang w:val="en-US"/>
              </w:rPr>
              <w:fldChar w:fldCharType="begin">
                <w:fldData xml:space="preserve">PEVuZE5vdGU+PENpdGU+PEF1dGhvcj5UaHVyYmVyPC9BdXRob3I+PFllYXI+MjAxNTwvWWVhcj48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UaHVyYmVyPC9BdXRob3I+PFllYXI+MjAxNTwvWWVhcj48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16</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ustralia</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8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68"/>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ome et al.</w:t>
            </w:r>
            <w:r w:rsidR="00FC068B">
              <w:rPr>
                <w:rFonts w:ascii="Times New Roman" w:eastAsia="Times New Roman" w:hAnsi="Times New Roman" w:cs="Times New Roman"/>
                <w:color w:val="000000"/>
                <w:lang w:val="en-US"/>
              </w:rPr>
              <w:fldChar w:fldCharType="begin">
                <w:fldData xml:space="preserve">PEVuZE5vdGU+PENpdGU+PEF1dGhvcj5Ub23DqTwvQXV0aG9yPjxZZWFyPjIwMDc8L1llYXI+PFJl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Ub23DqTwvQXV0aG9yPjxZZWFyPjIwMDc8L1llYXI+PFJl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17</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razil</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797</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68"/>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 xml:space="preserve">Van Den </w:t>
            </w:r>
            <w:proofErr w:type="spellStart"/>
            <w:r w:rsidRPr="007D2045">
              <w:rPr>
                <w:rFonts w:ascii="Times New Roman" w:eastAsia="Times New Roman" w:hAnsi="Times New Roman" w:cs="Times New Roman"/>
                <w:color w:val="000000"/>
                <w:lang w:val="en-US"/>
              </w:rPr>
              <w:t>Broek</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WYW4gRGVuIEJyb2VrPC9BdXRob3I+PFllYXI+MjAxNTwv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WYW4gRGVuIEJyb2VrPC9BdXRob3I+PFllYXI+MjAxNTwv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18</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69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die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Fat mas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83"/>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 xml:space="preserve">Van Den </w:t>
            </w:r>
            <w:proofErr w:type="spellStart"/>
            <w:r w:rsidRPr="007D2045">
              <w:rPr>
                <w:rFonts w:ascii="Times New Roman" w:eastAsia="Times New Roman" w:hAnsi="Times New Roman" w:cs="Times New Roman"/>
                <w:color w:val="000000"/>
                <w:lang w:val="en-US"/>
              </w:rPr>
              <w:t>Hil</w:t>
            </w:r>
            <w:proofErr w:type="spellEnd"/>
            <w:r w:rsidRPr="007D2045">
              <w:rPr>
                <w:rFonts w:ascii="Times New Roman" w:eastAsia="Times New Roman" w:hAnsi="Times New Roman" w:cs="Times New Roman"/>
                <w:color w:val="000000"/>
                <w:lang w:val="en-US"/>
              </w:rPr>
              <w:t xml:space="preserve"> et al.</w:t>
            </w:r>
            <w:r w:rsidR="00FC068B">
              <w:rPr>
                <w:rFonts w:ascii="Times New Roman" w:eastAsia="Times New Roman" w:hAnsi="Times New Roman" w:cs="Times New Roman"/>
                <w:color w:val="000000"/>
                <w:lang w:val="en-US"/>
              </w:rPr>
              <w:fldChar w:fldCharType="begin">
                <w:fldData xml:space="preserve">PEVuZE5vdGU+PENpdGU+PEF1dGhvcj5WYW4gRGVuIEhpbDwvQXV0aG9yPjxZZWFyPjIwMTM8L1ll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WYW4gRGVuIEhpbDwvQXV0aG9yPjxZZWFyPjIwMTM8L1ll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19</w:t>
            </w:r>
            <w:r w:rsidR="00FC068B">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he Netherlands</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863</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die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68"/>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Veena et al.</w:t>
            </w:r>
            <w:r w:rsidR="00FC068B">
              <w:rPr>
                <w:rFonts w:ascii="Times New Roman" w:eastAsia="Times New Roman" w:hAnsi="Times New Roman" w:cs="Times New Roman"/>
                <w:color w:val="000000"/>
                <w:lang w:val="en-US"/>
              </w:rPr>
              <w:fldChar w:fldCharType="begin">
                <w:fldData xml:space="preserve">PEVuZE5vdGU+PENpdGU+PEF1dGhvcj5WZWVuYTwvQXV0aG9yPjxZZWFyPjIwMDk8L1llYXI+PFJl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WZWVuYTwvQXV0aG9yPjxZZWFyPjIwMDk8L1llYXI+PFJl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20</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09</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ndi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2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length</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ype 2 diabete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552"/>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Wang et al.</w:t>
            </w:r>
            <w:r w:rsidR="00FC068B">
              <w:rPr>
                <w:rFonts w:ascii="Times New Roman" w:eastAsia="Times New Roman" w:hAnsi="Times New Roman" w:cs="Times New Roman"/>
                <w:color w:val="000000"/>
                <w:lang w:val="en-US"/>
              </w:rPr>
              <w:fldChar w:fldCharType="begin"/>
            </w:r>
            <w:r w:rsidR="00FC068B">
              <w:rPr>
                <w:rFonts w:ascii="Times New Roman" w:eastAsia="Times New Roman" w:hAnsi="Times New Roman" w:cs="Times New Roman"/>
                <w:color w:val="000000"/>
                <w:lang w:val="en-US"/>
              </w:rPr>
              <w:instrText xml:space="preserve"> ADDIN EN.CITE &lt;EndNote&gt;&lt;Cite&gt;&lt;Author&gt;Wang&lt;/Author&gt;&lt;Year&gt;2017&lt;/Year&gt;&lt;RecNum&gt;6568&lt;/RecNum&gt;&lt;DisplayText&gt;&lt;style face="superscript"&gt;121&lt;/style&gt;&lt;/DisplayText&gt;&lt;record&gt;&lt;rec-number&gt;6568&lt;/rec-number&gt;&lt;foreign-keys&gt;&lt;key app="EN" db-id="pt095rwa0tw0w9e5rzapr2wc5rfrds9pztx0" timestamp="1527031874"&gt;6568&lt;/key&gt;&lt;/foreign-keys&gt;&lt;ref-type name="Journal Article"&gt;17&lt;/ref-type&gt;&lt;contributors&gt;&lt;authors&gt;&lt;author&gt;Wang, J. J.&lt;/author&gt;&lt;author&gt;Gao, Y.&lt;/author&gt;&lt;author&gt;Lau, P. W. C.&lt;/author&gt;&lt;/authors&gt;&lt;/contributors&gt;&lt;auth-address&gt;Mass Sports Research Center, China Institute of Sport Science, Beijing, China&amp;#xD;Department of Physical Education, Faculty of Social Sciences, Hong Kong Baptist University, Hong Kong&lt;/auth-address&gt;&lt;titles&gt;&lt;title&gt;Prevalence of overweight in Hong Kong Chinese children: Its associations with family, early-life development and behaviors-related factors&lt;/title&gt;&lt;secondary-title&gt;Journal of Exercise Science and Fitness&lt;/secondary-title&gt;&lt;alt-title&gt;J. Exerc. Sci. Fitness&lt;/alt-title&gt;&lt;/titles&gt;&lt;periodical&gt;&lt;full-title&gt;Journal of Exercise Science and Fitness&lt;/full-title&gt;&lt;abbr-1&gt;J. Exerc. Sci. Fitness&lt;/abbr-1&gt;&lt;/periodical&gt;&lt;alt-periodical&gt;&lt;full-title&gt;Journal of Exercise Science and Fitness&lt;/full-title&gt;&lt;abbr-1&gt;J. Exerc. Sci. Fitness&lt;/abbr-1&gt;&lt;/alt-periodical&gt;&lt;pages&gt;89-95&lt;/pages&gt;&lt;volume&gt;15&lt;/volume&gt;&lt;number&gt;2&lt;/number&gt;&lt;keywords&gt;&lt;keyword&gt;Children&lt;/keyword&gt;&lt;keyword&gt;Early-life factor&lt;/keyword&gt;&lt;keyword&gt;Overweight&lt;/keyword&gt;&lt;keyword&gt;Parental overweight&lt;/keyword&gt;&lt;keyword&gt;Sleep duration&lt;/keyword&gt;&lt;/keywords&gt;&lt;dates&gt;&lt;year&gt;2017&lt;/year&gt;&lt;/dates&gt;&lt;publisher&gt;Elsevier (Singapore) Pte Ltd&lt;/publisher&gt;&lt;isbn&gt;1728869X (ISSN)&lt;/isbn&gt;&lt;work-type&gt;Article&lt;/work-type&gt;&lt;urls&gt;&lt;related-urls&gt;&lt;url&gt;https://www.scopus.com/inward/record.uri?eid=2-s2.0-85034961368&amp;amp;doi=10.1016%2fj.jesf.2017.10.001&amp;amp;partnerID=40&amp;amp;md5=c981edf816faeb0c493dfbf870a4a6ea&lt;/url&gt;&lt;/related-urls&gt;&lt;/urls&gt;&lt;electronic-resource-num&gt;10.1016/j.jesf.2017.10.001&lt;/electronic-resource-num&gt;&lt;remote-database-name&gt;Scopus&lt;/remote-database-name&gt;&lt;language&gt;English&lt;/language&gt;&lt;/record&gt;&lt;/Cite&gt;&lt;/EndNote&gt;</w:instrText>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21</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ong Kong</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89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 xml:space="preserve">Birth weight </w:t>
            </w:r>
            <w:r w:rsidRPr="007D2045">
              <w:rPr>
                <w:rFonts w:ascii="Times New Roman" w:eastAsia="Times New Roman" w:hAnsi="Times New Roman" w:cs="Times New Roman"/>
                <w:color w:val="000000"/>
                <w:lang w:val="en-US"/>
              </w:rPr>
              <w:br/>
              <w:t>Gestational ag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68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Wang et al.</w:t>
            </w:r>
            <w:r w:rsidR="00FC068B">
              <w:rPr>
                <w:rFonts w:ascii="Times New Roman" w:eastAsia="Times New Roman" w:hAnsi="Times New Roman" w:cs="Times New Roman"/>
                <w:color w:val="000000"/>
                <w:lang w:val="en-US"/>
              </w:rPr>
              <w:fldChar w:fldCharType="begin">
                <w:fldData xml:space="preserve">PEVuZE5vdGU+PENpdGU+PEF1dGhvcj5XYW5nPC9BdXRob3I+PFllYXI+MjAxNjwvWWVhcj48UmVj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XYW5nPC9BdXRob3I+PFllYXI+MjAxNjwvWWVhcj48UmVj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22</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96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Chinese famin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ypertension</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1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Wang et al.</w:t>
            </w:r>
            <w:r w:rsidR="00FC068B">
              <w:rPr>
                <w:rFonts w:ascii="Times New Roman" w:eastAsia="Times New Roman" w:hAnsi="Times New Roman" w:cs="Times New Roman"/>
                <w:color w:val="000000"/>
                <w:lang w:val="en-US"/>
              </w:rPr>
              <w:fldChar w:fldCharType="begin">
                <w:fldData xml:space="preserve">PEVuZE5vdGU+PENpdGU+PEF1dGhvcj5XYW5nPC9BdXRob3I+PFllYXI+MjAxNzwvWWVhcj48UmVj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XYW5nPC9BdXRob3I+PFllYXI+MjAxNzwvWWVhcj48UmVj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23</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44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Chinese famin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etabolic syndrom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350"/>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Wang et al.</w:t>
            </w:r>
            <w:r w:rsidR="00FC068B">
              <w:rPr>
                <w:rFonts w:ascii="Times New Roman" w:eastAsia="Times New Roman" w:hAnsi="Times New Roman" w:cs="Times New Roman"/>
                <w:color w:val="000000"/>
                <w:lang w:val="en-US"/>
              </w:rPr>
              <w:fldChar w:fldCharType="begin">
                <w:fldData xml:space="preserve">PEVuZE5vdGU+PENpdGU+PEF1dGhvcj5XYW5nPC9BdXRob3I+PFllYXI+MjAxNTwvWWVhcj48UmVj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XYW5nPC9BdXRob3I+PFllYXI+MjAxNTwvWWVhcj48UmVj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24</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6897</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Chinese famin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Diabetes</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43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Wang et al.</w:t>
            </w:r>
            <w:r w:rsidR="00FC068B">
              <w:rPr>
                <w:rFonts w:ascii="Times New Roman" w:eastAsia="Times New Roman" w:hAnsi="Times New Roman" w:cs="Times New Roman"/>
                <w:color w:val="000000"/>
                <w:lang w:val="en-US"/>
              </w:rPr>
              <w:fldChar w:fldCharType="begin">
                <w:fldData xml:space="preserve">PEVuZE5vdGU+PENpdGU+PEF1dGhvcj5XYW5nPC9BdXRob3I+PFllYXI+MjAxNjwvWWVhcj48UmVj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XYW5nPC9BdXRob3I+PFllYXI+MjAxNjwvWWVhcj48UmVj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25</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80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Chinese famin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Type 2 diabetes</w:t>
            </w:r>
            <w:r w:rsidRPr="007D2045">
              <w:rPr>
                <w:rFonts w:ascii="Times New Roman" w:eastAsia="Times New Roman" w:hAnsi="Times New Roman" w:cs="Times New Roman"/>
                <w:color w:val="000000"/>
                <w:lang w:val="en-US"/>
              </w:rPr>
              <w:br/>
              <w:t>Hyperglycemia</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371"/>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lastRenderedPageBreak/>
              <w:t>Wang et al.</w:t>
            </w:r>
            <w:r w:rsidR="00FC068B">
              <w:rPr>
                <w:rFonts w:ascii="Times New Roman" w:eastAsia="Times New Roman" w:hAnsi="Times New Roman" w:cs="Times New Roman"/>
                <w:color w:val="000000"/>
                <w:lang w:val="en-US"/>
              </w:rPr>
              <w:fldChar w:fldCharType="begin">
                <w:fldData xml:space="preserve">PEVuZE5vdGU+PENpdGU+PEF1dGhvcj5XYW5nPC9BdXRob3I+PFllYXI+MjAxMjwvWWVhcj48UmVj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</w:fldData>
              </w:fldChar>
            </w:r>
            <w:r w:rsidR="00FC068B">
              <w:rPr>
                <w:rFonts w:ascii="Times New Roman" w:eastAsia="Times New Roman" w:hAnsi="Times New Roman" w:cs="Times New Roman"/>
                <w:color w:val="000000"/>
                <w:lang w:val="en-US"/>
              </w:rPr>
              <w:instrText xml:space="preserve"> ADDIN EN.CITE </w:instrText>
            </w:r>
            <w:r w:rsidR="00FC068B">
              <w:rPr>
                <w:rFonts w:ascii="Times New Roman" w:eastAsia="Times New Roman" w:hAnsi="Times New Roman" w:cs="Times New Roman"/>
                <w:color w:val="000000"/>
                <w:lang w:val="en-US"/>
              </w:rPr>
              <w:fldChar w:fldCharType="begin">
                <w:fldData xml:space="preserve">PEVuZE5vdGU+PENpdGU+PEF1dGhvcj5XYW5nPC9BdXRob3I+PFllYXI+MjAxMjwvWWVhcj48UmVj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</w:fldData>
              </w:fldChar>
            </w:r>
            <w:r w:rsidR="00FC068B">
              <w:rPr>
                <w:rFonts w:ascii="Times New Roman" w:eastAsia="Times New Roman" w:hAnsi="Times New Roman" w:cs="Times New Roman"/>
                <w:color w:val="000000"/>
                <w:lang w:val="en-US"/>
              </w:rPr>
              <w:instrText xml:space="preserve"> ADDIN EN.CITE.DATA </w:instrText>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end"/>
            </w:r>
            <w:r w:rsidR="00FC068B">
              <w:rPr>
                <w:rFonts w:ascii="Times New Roman" w:eastAsia="Times New Roman" w:hAnsi="Times New Roman" w:cs="Times New Roman"/>
                <w:color w:val="000000"/>
                <w:lang w:val="en-US"/>
              </w:rPr>
            </w:r>
            <w:r w:rsidR="00FC068B">
              <w:rPr>
                <w:rFonts w:ascii="Times New Roman" w:eastAsia="Times New Roman" w:hAnsi="Times New Roman" w:cs="Times New Roman"/>
                <w:color w:val="000000"/>
                <w:lang w:val="en-US"/>
              </w:rPr>
              <w:fldChar w:fldCharType="separate"/>
            </w:r>
            <w:r w:rsidR="00FC068B" w:rsidRPr="00FC068B">
              <w:rPr>
                <w:rFonts w:ascii="Times New Roman" w:eastAsia="Times New Roman" w:hAnsi="Times New Roman" w:cs="Times New Roman"/>
                <w:noProof/>
                <w:color w:val="000000"/>
                <w:vertAlign w:val="superscript"/>
                <w:lang w:val="en-US"/>
              </w:rPr>
              <w:t>126</w:t>
            </w:r>
            <w:r w:rsidR="00FC068B">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2</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206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Chinese famin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Hypertension</w:t>
            </w:r>
            <w:r w:rsidRPr="007D2045">
              <w:rPr>
                <w:rFonts w:ascii="Times New Roman" w:eastAsia="Times New Roman" w:hAnsi="Times New Roman" w:cs="Times New Roman"/>
                <w:color w:val="000000"/>
                <w:lang w:val="en-US"/>
              </w:rPr>
              <w:b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Werneck et al.</w:t>
            </w:r>
            <w:r w:rsidR="00E11324">
              <w:rPr>
                <w:rFonts w:ascii="Times New Roman" w:eastAsia="Times New Roman" w:hAnsi="Times New Roman" w:cs="Times New Roman"/>
                <w:color w:val="000000"/>
                <w:lang w:val="en-US"/>
              </w:rPr>
              <w:fldChar w:fldCharType="begin">
                <w:fldData xml:space="preserve">PEVuZE5vdGU+PENpdGU+PEF1dGhvcj5XZXJuZWNrPC9BdXRob3I+PFllYXI+MjAxNzwvWWVhcj48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</w:fldData>
              </w:fldChar>
            </w:r>
            <w:r w:rsidR="00E11324">
              <w:rPr>
                <w:rFonts w:ascii="Times New Roman" w:eastAsia="Times New Roman" w:hAnsi="Times New Roman" w:cs="Times New Roman"/>
                <w:color w:val="000000"/>
                <w:lang w:val="en-US"/>
              </w:rPr>
              <w:instrText xml:space="preserve"> ADDIN EN.CITE </w:instrText>
            </w:r>
            <w:r w:rsidR="00E11324">
              <w:rPr>
                <w:rFonts w:ascii="Times New Roman" w:eastAsia="Times New Roman" w:hAnsi="Times New Roman" w:cs="Times New Roman"/>
                <w:color w:val="000000"/>
                <w:lang w:val="en-US"/>
              </w:rPr>
              <w:fldChar w:fldCharType="begin">
                <w:fldData xml:space="preserve">PEVuZE5vdGU+PENpdGU+PEF1dGhvcj5XZXJuZWNrPC9BdXRob3I+PFllYXI+MjAxNzwvWWVhcj48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</w:fldData>
              </w:fldChar>
            </w:r>
            <w:r w:rsidR="00E11324">
              <w:rPr>
                <w:rFonts w:ascii="Times New Roman" w:eastAsia="Times New Roman" w:hAnsi="Times New Roman" w:cs="Times New Roman"/>
                <w:color w:val="000000"/>
                <w:lang w:val="en-US"/>
              </w:rPr>
              <w:instrText xml:space="preserve"> ADDIN EN.CITE.DATA </w:instrText>
            </w:r>
            <w:r w:rsidR="00E11324">
              <w:rPr>
                <w:rFonts w:ascii="Times New Roman" w:eastAsia="Times New Roman" w:hAnsi="Times New Roman" w:cs="Times New Roman"/>
                <w:color w:val="000000"/>
                <w:lang w:val="en-US"/>
              </w:rPr>
            </w:r>
            <w:r w:rsidR="00E11324">
              <w:rPr>
                <w:rFonts w:ascii="Times New Roman" w:eastAsia="Times New Roman" w:hAnsi="Times New Roman" w:cs="Times New Roman"/>
                <w:color w:val="000000"/>
                <w:lang w:val="en-US"/>
              </w:rPr>
              <w:fldChar w:fldCharType="end"/>
            </w:r>
            <w:r w:rsidR="00E11324">
              <w:rPr>
                <w:rFonts w:ascii="Times New Roman" w:eastAsia="Times New Roman" w:hAnsi="Times New Roman" w:cs="Times New Roman"/>
                <w:color w:val="000000"/>
                <w:lang w:val="en-US"/>
              </w:rPr>
            </w:r>
            <w:r w:rsidR="00E11324">
              <w:rPr>
                <w:rFonts w:ascii="Times New Roman" w:eastAsia="Times New Roman" w:hAnsi="Times New Roman" w:cs="Times New Roman"/>
                <w:color w:val="000000"/>
                <w:lang w:val="en-US"/>
              </w:rPr>
              <w:fldChar w:fldCharType="separate"/>
            </w:r>
            <w:r w:rsidR="00E11324" w:rsidRPr="00E11324">
              <w:rPr>
                <w:rFonts w:ascii="Times New Roman" w:eastAsia="Times New Roman" w:hAnsi="Times New Roman" w:cs="Times New Roman"/>
                <w:noProof/>
                <w:color w:val="000000"/>
                <w:vertAlign w:val="superscript"/>
                <w:lang w:val="en-US"/>
              </w:rPr>
              <w:t>127</w:t>
            </w:r>
            <w:r w:rsidR="00E11324">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7</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razil</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8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Waist circumference</w:t>
            </w:r>
            <w:r w:rsidRPr="007D2045">
              <w:rPr>
                <w:rFonts w:ascii="Times New Roman" w:eastAsia="Times New Roman" w:hAnsi="Times New Roman" w:cs="Times New Roman"/>
                <w:color w:val="000000"/>
                <w:lang w:val="en-US"/>
              </w:rPr>
              <w:br/>
              <w:t>Body fat</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West et al.</w:t>
            </w:r>
            <w:r w:rsidR="00E11324">
              <w:rPr>
                <w:rFonts w:ascii="Times New Roman" w:eastAsia="Times New Roman" w:hAnsi="Times New Roman" w:cs="Times New Roman"/>
                <w:color w:val="000000"/>
                <w:lang w:val="en-US"/>
              </w:rPr>
              <w:fldChar w:fldCharType="begin">
                <w:fldData xml:space="preserve">PEVuZE5vdGU+PENpdGU+PEF1dGhvcj5XZXN0PC9BdXRob3I+PFllYXI+MjAxMTwvWWVhcj48UmVj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=
</w:fldData>
              </w:fldChar>
            </w:r>
            <w:r w:rsidR="00E11324">
              <w:rPr>
                <w:rFonts w:ascii="Times New Roman" w:eastAsia="Times New Roman" w:hAnsi="Times New Roman" w:cs="Times New Roman"/>
                <w:color w:val="000000"/>
                <w:lang w:val="en-US"/>
              </w:rPr>
              <w:instrText xml:space="preserve"> ADDIN EN.CITE </w:instrText>
            </w:r>
            <w:r w:rsidR="00E11324">
              <w:rPr>
                <w:rFonts w:ascii="Times New Roman" w:eastAsia="Times New Roman" w:hAnsi="Times New Roman" w:cs="Times New Roman"/>
                <w:color w:val="000000"/>
                <w:lang w:val="en-US"/>
              </w:rPr>
              <w:fldChar w:fldCharType="begin">
                <w:fldData xml:space="preserve">PEVuZE5vdGU+PENpdGU+PEF1dGhvcj5XZXN0PC9BdXRob3I+PFllYXI+MjAxMTwvWWVhcj48UmVj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=
</w:fldData>
              </w:fldChar>
            </w:r>
            <w:r w:rsidR="00E11324">
              <w:rPr>
                <w:rFonts w:ascii="Times New Roman" w:eastAsia="Times New Roman" w:hAnsi="Times New Roman" w:cs="Times New Roman"/>
                <w:color w:val="000000"/>
                <w:lang w:val="en-US"/>
              </w:rPr>
              <w:instrText xml:space="preserve"> ADDIN EN.CITE.DATA </w:instrText>
            </w:r>
            <w:r w:rsidR="00E11324">
              <w:rPr>
                <w:rFonts w:ascii="Times New Roman" w:eastAsia="Times New Roman" w:hAnsi="Times New Roman" w:cs="Times New Roman"/>
                <w:color w:val="000000"/>
                <w:lang w:val="en-US"/>
              </w:rPr>
            </w:r>
            <w:r w:rsidR="00E11324">
              <w:rPr>
                <w:rFonts w:ascii="Times New Roman" w:eastAsia="Times New Roman" w:hAnsi="Times New Roman" w:cs="Times New Roman"/>
                <w:color w:val="000000"/>
                <w:lang w:val="en-US"/>
              </w:rPr>
              <w:fldChar w:fldCharType="end"/>
            </w:r>
            <w:r w:rsidR="00E11324">
              <w:rPr>
                <w:rFonts w:ascii="Times New Roman" w:eastAsia="Times New Roman" w:hAnsi="Times New Roman" w:cs="Times New Roman"/>
                <w:color w:val="000000"/>
                <w:lang w:val="en-US"/>
              </w:rPr>
            </w:r>
            <w:r w:rsidR="00E11324">
              <w:rPr>
                <w:rFonts w:ascii="Times New Roman" w:eastAsia="Times New Roman" w:hAnsi="Times New Roman" w:cs="Times New Roman"/>
                <w:color w:val="000000"/>
                <w:lang w:val="en-US"/>
              </w:rPr>
              <w:fldChar w:fldCharType="separate"/>
            </w:r>
            <w:r w:rsidR="00E11324" w:rsidRPr="00E11324">
              <w:rPr>
                <w:rFonts w:ascii="Times New Roman" w:eastAsia="Times New Roman" w:hAnsi="Times New Roman" w:cs="Times New Roman"/>
                <w:noProof/>
                <w:color w:val="000000"/>
                <w:vertAlign w:val="superscript"/>
                <w:lang w:val="en-US"/>
              </w:rPr>
              <w:t>128</w:t>
            </w:r>
            <w:r w:rsidR="00E11324">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1</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United States</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99</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diabetes</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Waist circumference</w:t>
            </w:r>
            <w:r w:rsidRPr="007D2045">
              <w:rPr>
                <w:rFonts w:ascii="Times New Roman" w:eastAsia="Times New Roman" w:hAnsi="Times New Roman" w:cs="Times New Roman"/>
                <w:color w:val="000000"/>
                <w:lang w:val="en-US"/>
              </w:rPr>
              <w:br/>
              <w:t>Blood pressur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319"/>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Whitrow</w:t>
            </w:r>
            <w:proofErr w:type="spellEnd"/>
            <w:r w:rsidRPr="007D2045">
              <w:rPr>
                <w:rFonts w:ascii="Times New Roman" w:eastAsia="Times New Roman" w:hAnsi="Times New Roman" w:cs="Times New Roman"/>
                <w:color w:val="000000"/>
                <w:lang w:val="en-US"/>
              </w:rPr>
              <w:t xml:space="preserve"> et al.</w:t>
            </w:r>
            <w:r w:rsidR="00E11324">
              <w:rPr>
                <w:rFonts w:ascii="Times New Roman" w:eastAsia="Times New Roman" w:hAnsi="Times New Roman" w:cs="Times New Roman"/>
                <w:color w:val="000000"/>
                <w:lang w:val="en-US"/>
              </w:rPr>
              <w:fldChar w:fldCharType="begin">
                <w:fldData xml:space="preserve">PEVuZE5vdGU+PENpdGU+PEF1dGhvcj5XaGl0cm93PC9BdXRob3I+PFllYXI+MjAxMzwvWWVhcj48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==
</w:fldData>
              </w:fldChar>
            </w:r>
            <w:r w:rsidR="00E11324">
              <w:rPr>
                <w:rFonts w:ascii="Times New Roman" w:eastAsia="Times New Roman" w:hAnsi="Times New Roman" w:cs="Times New Roman"/>
                <w:color w:val="000000"/>
                <w:lang w:val="en-US"/>
              </w:rPr>
              <w:instrText xml:space="preserve"> ADDIN EN.CITE </w:instrText>
            </w:r>
            <w:r w:rsidR="00E11324">
              <w:rPr>
                <w:rFonts w:ascii="Times New Roman" w:eastAsia="Times New Roman" w:hAnsi="Times New Roman" w:cs="Times New Roman"/>
                <w:color w:val="000000"/>
                <w:lang w:val="en-US"/>
              </w:rPr>
              <w:fldChar w:fldCharType="begin">
                <w:fldData xml:space="preserve">PEVuZE5vdGU+PENpdGU+PEF1dGhvcj5XaGl0cm93PC9BdXRob3I+PFllYXI+MjAxMzwvWWVhcj48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==
</w:fldData>
              </w:fldChar>
            </w:r>
            <w:r w:rsidR="00E11324">
              <w:rPr>
                <w:rFonts w:ascii="Times New Roman" w:eastAsia="Times New Roman" w:hAnsi="Times New Roman" w:cs="Times New Roman"/>
                <w:color w:val="000000"/>
                <w:lang w:val="en-US"/>
              </w:rPr>
              <w:instrText xml:space="preserve"> ADDIN EN.CITE.DATA </w:instrText>
            </w:r>
            <w:r w:rsidR="00E11324">
              <w:rPr>
                <w:rFonts w:ascii="Times New Roman" w:eastAsia="Times New Roman" w:hAnsi="Times New Roman" w:cs="Times New Roman"/>
                <w:color w:val="000000"/>
                <w:lang w:val="en-US"/>
              </w:rPr>
            </w:r>
            <w:r w:rsidR="00E11324">
              <w:rPr>
                <w:rFonts w:ascii="Times New Roman" w:eastAsia="Times New Roman" w:hAnsi="Times New Roman" w:cs="Times New Roman"/>
                <w:color w:val="000000"/>
                <w:lang w:val="en-US"/>
              </w:rPr>
              <w:fldChar w:fldCharType="end"/>
            </w:r>
            <w:r w:rsidR="00E11324">
              <w:rPr>
                <w:rFonts w:ascii="Times New Roman" w:eastAsia="Times New Roman" w:hAnsi="Times New Roman" w:cs="Times New Roman"/>
                <w:color w:val="000000"/>
                <w:lang w:val="en-US"/>
              </w:rPr>
            </w:r>
            <w:r w:rsidR="00E11324">
              <w:rPr>
                <w:rFonts w:ascii="Times New Roman" w:eastAsia="Times New Roman" w:hAnsi="Times New Roman" w:cs="Times New Roman"/>
                <w:color w:val="000000"/>
                <w:lang w:val="en-US"/>
              </w:rPr>
              <w:fldChar w:fldCharType="separate"/>
            </w:r>
            <w:r w:rsidR="00E11324" w:rsidRPr="00E11324">
              <w:rPr>
                <w:rFonts w:ascii="Times New Roman" w:eastAsia="Times New Roman" w:hAnsi="Times New Roman" w:cs="Times New Roman"/>
                <w:noProof/>
                <w:color w:val="000000"/>
                <w:vertAlign w:val="superscript"/>
                <w:lang w:val="en-US"/>
              </w:rPr>
              <w:t>129</w:t>
            </w:r>
            <w:r w:rsidR="00E11324">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ustralia</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51</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size</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nsulin resistanc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Yu et al.</w:t>
            </w:r>
            <w:r w:rsidR="00E11324">
              <w:rPr>
                <w:rFonts w:ascii="Times New Roman" w:eastAsia="Times New Roman" w:hAnsi="Times New Roman" w:cs="Times New Roman"/>
                <w:color w:val="000000"/>
                <w:lang w:val="en-US"/>
              </w:rPr>
              <w:fldChar w:fldCharType="begin">
                <w:fldData xml:space="preserve">PEVuZE5vdGU+PENpdGU+PEF1dGhvcj5ZdTwvQXV0aG9yPjxZZWFyPjIwMTg8L1llYXI+PFJlY051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</w:fldData>
              </w:fldChar>
            </w:r>
            <w:r w:rsidR="00E11324">
              <w:rPr>
                <w:rFonts w:ascii="Times New Roman" w:eastAsia="Times New Roman" w:hAnsi="Times New Roman" w:cs="Times New Roman"/>
                <w:color w:val="000000"/>
                <w:lang w:val="en-US"/>
              </w:rPr>
              <w:instrText xml:space="preserve"> ADDIN EN.CITE </w:instrText>
            </w:r>
            <w:r w:rsidR="00E11324">
              <w:rPr>
                <w:rFonts w:ascii="Times New Roman" w:eastAsia="Times New Roman" w:hAnsi="Times New Roman" w:cs="Times New Roman"/>
                <w:color w:val="000000"/>
                <w:lang w:val="en-US"/>
              </w:rPr>
              <w:fldChar w:fldCharType="begin">
                <w:fldData xml:space="preserve">PEVuZE5vdGU+PENpdGU+PEF1dGhvcj5ZdTwvQXV0aG9yPjxZZWFyPjIwMTg8L1llYXI+PFJlY051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</w:fldData>
              </w:fldChar>
            </w:r>
            <w:r w:rsidR="00E11324">
              <w:rPr>
                <w:rFonts w:ascii="Times New Roman" w:eastAsia="Times New Roman" w:hAnsi="Times New Roman" w:cs="Times New Roman"/>
                <w:color w:val="000000"/>
                <w:lang w:val="en-US"/>
              </w:rPr>
              <w:instrText xml:space="preserve"> ADDIN EN.CITE.DATA </w:instrText>
            </w:r>
            <w:r w:rsidR="00E11324">
              <w:rPr>
                <w:rFonts w:ascii="Times New Roman" w:eastAsia="Times New Roman" w:hAnsi="Times New Roman" w:cs="Times New Roman"/>
                <w:color w:val="000000"/>
                <w:lang w:val="en-US"/>
              </w:rPr>
            </w:r>
            <w:r w:rsidR="00E11324">
              <w:rPr>
                <w:rFonts w:ascii="Times New Roman" w:eastAsia="Times New Roman" w:hAnsi="Times New Roman" w:cs="Times New Roman"/>
                <w:color w:val="000000"/>
                <w:lang w:val="en-US"/>
              </w:rPr>
              <w:fldChar w:fldCharType="end"/>
            </w:r>
            <w:r w:rsidR="00E11324">
              <w:rPr>
                <w:rFonts w:ascii="Times New Roman" w:eastAsia="Times New Roman" w:hAnsi="Times New Roman" w:cs="Times New Roman"/>
                <w:color w:val="000000"/>
                <w:lang w:val="en-US"/>
              </w:rPr>
            </w:r>
            <w:r w:rsidR="00E11324">
              <w:rPr>
                <w:rFonts w:ascii="Times New Roman" w:eastAsia="Times New Roman" w:hAnsi="Times New Roman" w:cs="Times New Roman"/>
                <w:color w:val="000000"/>
                <w:lang w:val="en-US"/>
              </w:rPr>
              <w:fldChar w:fldCharType="separate"/>
            </w:r>
            <w:r w:rsidR="00E11324" w:rsidRPr="00E11324">
              <w:rPr>
                <w:rFonts w:ascii="Times New Roman" w:eastAsia="Times New Roman" w:hAnsi="Times New Roman" w:cs="Times New Roman"/>
                <w:noProof/>
                <w:color w:val="000000"/>
                <w:vertAlign w:val="superscript"/>
                <w:lang w:val="en-US"/>
              </w:rPr>
              <w:t>130</w:t>
            </w:r>
            <w:r w:rsidR="00E11324">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8</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7915</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Chinese famin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etabolic syndrom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Yuan et al.</w:t>
            </w:r>
            <w:r w:rsidR="00E11324">
              <w:rPr>
                <w:rFonts w:ascii="Times New Roman" w:eastAsia="Times New Roman" w:hAnsi="Times New Roman" w:cs="Times New Roman"/>
                <w:color w:val="000000"/>
                <w:lang w:val="en-US"/>
              </w:rPr>
              <w:fldChar w:fldCharType="begin">
                <w:fldData xml:space="preserve">PEVuZE5vdGU+PENpdGU+PEF1dGhvcj5ZdWFuPC9BdXRob3I+PFllYXI+MjAxNTwvWWVhcj48UmVj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</w:fldData>
              </w:fldChar>
            </w:r>
            <w:r w:rsidR="00E11324">
              <w:rPr>
                <w:rFonts w:ascii="Times New Roman" w:eastAsia="Times New Roman" w:hAnsi="Times New Roman" w:cs="Times New Roman"/>
                <w:color w:val="000000"/>
                <w:lang w:val="en-US"/>
              </w:rPr>
              <w:instrText xml:space="preserve"> ADDIN EN.CITE </w:instrText>
            </w:r>
            <w:r w:rsidR="00E11324">
              <w:rPr>
                <w:rFonts w:ascii="Times New Roman" w:eastAsia="Times New Roman" w:hAnsi="Times New Roman" w:cs="Times New Roman"/>
                <w:color w:val="000000"/>
                <w:lang w:val="en-US"/>
              </w:rPr>
              <w:fldChar w:fldCharType="begin">
                <w:fldData xml:space="preserve">PEVuZE5vdGU+PENpdGU+PEF1dGhvcj5ZdWFuPC9BdXRob3I+PFllYXI+MjAxNTwvWWVhcj48UmVj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</w:fldData>
              </w:fldChar>
            </w:r>
            <w:r w:rsidR="00E11324">
              <w:rPr>
                <w:rFonts w:ascii="Times New Roman" w:eastAsia="Times New Roman" w:hAnsi="Times New Roman" w:cs="Times New Roman"/>
                <w:color w:val="000000"/>
                <w:lang w:val="en-US"/>
              </w:rPr>
              <w:instrText xml:space="preserve"> ADDIN EN.CITE.DATA </w:instrText>
            </w:r>
            <w:r w:rsidR="00E11324">
              <w:rPr>
                <w:rFonts w:ascii="Times New Roman" w:eastAsia="Times New Roman" w:hAnsi="Times New Roman" w:cs="Times New Roman"/>
                <w:color w:val="000000"/>
                <w:lang w:val="en-US"/>
              </w:rPr>
            </w:r>
            <w:r w:rsidR="00E11324">
              <w:rPr>
                <w:rFonts w:ascii="Times New Roman" w:eastAsia="Times New Roman" w:hAnsi="Times New Roman" w:cs="Times New Roman"/>
                <w:color w:val="000000"/>
                <w:lang w:val="en-US"/>
              </w:rPr>
              <w:fldChar w:fldCharType="end"/>
            </w:r>
            <w:r w:rsidR="00E11324">
              <w:rPr>
                <w:rFonts w:ascii="Times New Roman" w:eastAsia="Times New Roman" w:hAnsi="Times New Roman" w:cs="Times New Roman"/>
                <w:color w:val="000000"/>
                <w:lang w:val="en-US"/>
              </w:rPr>
            </w:r>
            <w:r w:rsidR="00E11324">
              <w:rPr>
                <w:rFonts w:ascii="Times New Roman" w:eastAsia="Times New Roman" w:hAnsi="Times New Roman" w:cs="Times New Roman"/>
                <w:color w:val="000000"/>
                <w:lang w:val="en-US"/>
              </w:rPr>
              <w:fldChar w:fldCharType="separate"/>
            </w:r>
            <w:r w:rsidR="00E11324" w:rsidRPr="00E11324">
              <w:rPr>
                <w:rFonts w:ascii="Times New Roman" w:eastAsia="Times New Roman" w:hAnsi="Times New Roman" w:cs="Times New Roman"/>
                <w:noProof/>
                <w:color w:val="000000"/>
                <w:vertAlign w:val="superscript"/>
                <w:lang w:val="en-US"/>
              </w:rPr>
              <w:t>131</w:t>
            </w:r>
            <w:r w:rsidR="00E11324">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C026C9"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658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r>
            <w:proofErr w:type="spellStart"/>
            <w:r w:rsidRPr="007D2045">
              <w:rPr>
                <w:rFonts w:ascii="Times New Roman" w:eastAsia="Times New Roman" w:hAnsi="Times New Roman" w:cs="Times New Roman"/>
                <w:color w:val="000000"/>
                <w:lang w:val="en-US"/>
              </w:rPr>
              <w:t>WHtR</w:t>
            </w:r>
            <w:proofErr w:type="spellEnd"/>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Zadzinska</w:t>
            </w:r>
            <w:proofErr w:type="spellEnd"/>
            <w:r w:rsidRPr="007D2045">
              <w:rPr>
                <w:rFonts w:ascii="Times New Roman" w:eastAsia="Times New Roman" w:hAnsi="Times New Roman" w:cs="Times New Roman"/>
                <w:color w:val="000000"/>
                <w:lang w:val="en-US"/>
              </w:rPr>
              <w:t xml:space="preserve"> &amp; Rosset</w:t>
            </w:r>
            <w:r w:rsidR="00DA1DC8">
              <w:rPr>
                <w:rFonts w:ascii="Times New Roman" w:eastAsia="Times New Roman" w:hAnsi="Times New Roman" w:cs="Times New Roman"/>
                <w:color w:val="000000"/>
                <w:lang w:val="en-US"/>
              </w:rPr>
              <w:fldChar w:fldCharType="begin">
                <w:fldData xml:space="preserve">PEVuZE5vdGU+PENpdGU+PEF1dGhvcj5aYWR6acWEc2thPC9BdXRob3I+PFllYXI+MjAxMzwvWWVh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</w:fldData>
              </w:fldChar>
            </w:r>
            <w:r w:rsidR="00DA1DC8">
              <w:rPr>
                <w:rFonts w:ascii="Times New Roman" w:eastAsia="Times New Roman" w:hAnsi="Times New Roman" w:cs="Times New Roman"/>
                <w:color w:val="000000"/>
                <w:lang w:val="en-US"/>
              </w:rPr>
              <w:instrText xml:space="preserve"> ADDIN EN.CITE </w:instrText>
            </w:r>
            <w:r w:rsidR="00DA1DC8">
              <w:rPr>
                <w:rFonts w:ascii="Times New Roman" w:eastAsia="Times New Roman" w:hAnsi="Times New Roman" w:cs="Times New Roman"/>
                <w:color w:val="000000"/>
                <w:lang w:val="en-US"/>
              </w:rPr>
              <w:fldChar w:fldCharType="begin">
                <w:fldData xml:space="preserve">PEVuZE5vdGU+PENpdGU+PEF1dGhvcj5aYWR6acWEc2thPC9BdXRob3I+PFllYXI+MjAxMzwvWWVh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</w:fldData>
              </w:fldChar>
            </w:r>
            <w:r w:rsidR="00DA1DC8">
              <w:rPr>
                <w:rFonts w:ascii="Times New Roman" w:eastAsia="Times New Roman" w:hAnsi="Times New Roman" w:cs="Times New Roman"/>
                <w:color w:val="000000"/>
                <w:lang w:val="en-US"/>
              </w:rPr>
              <w:instrText xml:space="preserve"> ADDIN EN.CITE.DATA </w:instrText>
            </w:r>
            <w:r w:rsidR="00DA1DC8">
              <w:rPr>
                <w:rFonts w:ascii="Times New Roman" w:eastAsia="Times New Roman" w:hAnsi="Times New Roman" w:cs="Times New Roman"/>
                <w:color w:val="000000"/>
                <w:lang w:val="en-US"/>
              </w:rPr>
            </w:r>
            <w:r w:rsidR="00DA1DC8">
              <w:rPr>
                <w:rFonts w:ascii="Times New Roman" w:eastAsia="Times New Roman" w:hAnsi="Times New Roman" w:cs="Times New Roman"/>
                <w:color w:val="000000"/>
                <w:lang w:val="en-US"/>
              </w:rPr>
              <w:fldChar w:fldCharType="end"/>
            </w:r>
            <w:r w:rsidR="00DA1DC8">
              <w:rPr>
                <w:rFonts w:ascii="Times New Roman" w:eastAsia="Times New Roman" w:hAnsi="Times New Roman" w:cs="Times New Roman"/>
                <w:color w:val="000000"/>
                <w:lang w:val="en-US"/>
              </w:rPr>
            </w:r>
            <w:r w:rsidR="00DA1DC8">
              <w:rPr>
                <w:rFonts w:ascii="Times New Roman" w:eastAsia="Times New Roman" w:hAnsi="Times New Roman" w:cs="Times New Roman"/>
                <w:color w:val="000000"/>
                <w:lang w:val="en-US"/>
              </w:rPr>
              <w:fldChar w:fldCharType="separate"/>
            </w:r>
            <w:r w:rsidR="00DA1DC8" w:rsidRPr="00DA1DC8">
              <w:rPr>
                <w:rFonts w:ascii="Times New Roman" w:eastAsia="Times New Roman" w:hAnsi="Times New Roman" w:cs="Times New Roman"/>
                <w:noProof/>
                <w:color w:val="000000"/>
                <w:vertAlign w:val="superscript"/>
                <w:lang w:val="en-US"/>
              </w:rPr>
              <w:t>132</w:t>
            </w:r>
            <w:r w:rsidR="00DA1DC8">
              <w:rPr>
                <w:rFonts w:ascii="Times New Roman" w:eastAsia="Times New Roman" w:hAnsi="Times New Roman" w:cs="Times New Roman"/>
                <w:color w:val="000000"/>
                <w:lang w:val="en-US"/>
              </w:rPr>
              <w:fldChar w:fldCharType="end"/>
            </w:r>
          </w:p>
        </w:tc>
        <w:tc>
          <w:tcPr>
            <w:tcW w:w="81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Poland</w:t>
            </w:r>
          </w:p>
        </w:tc>
        <w:tc>
          <w:tcPr>
            <w:tcW w:w="1080" w:type="dxa"/>
            <w:shd w:val="clear" w:color="auto" w:fill="auto"/>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812</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proofErr w:type="spellStart"/>
            <w:r w:rsidRPr="007D2045">
              <w:rPr>
                <w:rFonts w:ascii="Times New Roman" w:eastAsia="Times New Roman" w:hAnsi="Times New Roman" w:cs="Times New Roman"/>
                <w:color w:val="000000"/>
                <w:lang w:val="en-US"/>
              </w:rPr>
              <w:t>Zarrati</w:t>
            </w:r>
            <w:proofErr w:type="spellEnd"/>
            <w:r w:rsidRPr="007D2045">
              <w:rPr>
                <w:rFonts w:ascii="Times New Roman" w:eastAsia="Times New Roman" w:hAnsi="Times New Roman" w:cs="Times New Roman"/>
                <w:color w:val="000000"/>
                <w:lang w:val="en-US"/>
              </w:rPr>
              <w:t xml:space="preserve"> et al.</w:t>
            </w:r>
            <w:r w:rsidR="00DA1DC8">
              <w:rPr>
                <w:rFonts w:ascii="Times New Roman" w:eastAsia="Times New Roman" w:hAnsi="Times New Roman" w:cs="Times New Roman"/>
                <w:color w:val="000000"/>
                <w:lang w:val="en-US"/>
              </w:rPr>
              <w:fldChar w:fldCharType="begin">
                <w:fldData xml:space="preserve">PEVuZE5vdGU+PENpdGU+PEF1dGhvcj5aYXJyYXRpPC9BdXRob3I+PFllYXI+MjAxMzwvWWVhcj48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</w:fldData>
              </w:fldChar>
            </w:r>
            <w:r w:rsidR="00DA1DC8">
              <w:rPr>
                <w:rFonts w:ascii="Times New Roman" w:eastAsia="Times New Roman" w:hAnsi="Times New Roman" w:cs="Times New Roman"/>
                <w:color w:val="000000"/>
                <w:lang w:val="en-US"/>
              </w:rPr>
              <w:instrText xml:space="preserve"> ADDIN EN.CITE </w:instrText>
            </w:r>
            <w:r w:rsidR="00DA1DC8">
              <w:rPr>
                <w:rFonts w:ascii="Times New Roman" w:eastAsia="Times New Roman" w:hAnsi="Times New Roman" w:cs="Times New Roman"/>
                <w:color w:val="000000"/>
                <w:lang w:val="en-US"/>
              </w:rPr>
              <w:fldChar w:fldCharType="begin">
                <w:fldData xml:space="preserve">PEVuZE5vdGU+PENpdGU+PEF1dGhvcj5aYXJyYXRpPC9BdXRob3I+PFllYXI+MjAxMzwvWWVhcj48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</w:fldData>
              </w:fldChar>
            </w:r>
            <w:r w:rsidR="00DA1DC8">
              <w:rPr>
                <w:rFonts w:ascii="Times New Roman" w:eastAsia="Times New Roman" w:hAnsi="Times New Roman" w:cs="Times New Roman"/>
                <w:color w:val="000000"/>
                <w:lang w:val="en-US"/>
              </w:rPr>
              <w:instrText xml:space="preserve"> ADDIN EN.CITE.DATA </w:instrText>
            </w:r>
            <w:r w:rsidR="00DA1DC8">
              <w:rPr>
                <w:rFonts w:ascii="Times New Roman" w:eastAsia="Times New Roman" w:hAnsi="Times New Roman" w:cs="Times New Roman"/>
                <w:color w:val="000000"/>
                <w:lang w:val="en-US"/>
              </w:rPr>
            </w:r>
            <w:r w:rsidR="00DA1DC8">
              <w:rPr>
                <w:rFonts w:ascii="Times New Roman" w:eastAsia="Times New Roman" w:hAnsi="Times New Roman" w:cs="Times New Roman"/>
                <w:color w:val="000000"/>
                <w:lang w:val="en-US"/>
              </w:rPr>
              <w:fldChar w:fldCharType="end"/>
            </w:r>
            <w:r w:rsidR="00DA1DC8">
              <w:rPr>
                <w:rFonts w:ascii="Times New Roman" w:eastAsia="Times New Roman" w:hAnsi="Times New Roman" w:cs="Times New Roman"/>
                <w:color w:val="000000"/>
                <w:lang w:val="en-US"/>
              </w:rPr>
            </w:r>
            <w:r w:rsidR="00DA1DC8">
              <w:rPr>
                <w:rFonts w:ascii="Times New Roman" w:eastAsia="Times New Roman" w:hAnsi="Times New Roman" w:cs="Times New Roman"/>
                <w:color w:val="000000"/>
                <w:lang w:val="en-US"/>
              </w:rPr>
              <w:fldChar w:fldCharType="separate"/>
            </w:r>
            <w:r w:rsidR="00DA1DC8" w:rsidRPr="00DA1DC8">
              <w:rPr>
                <w:rFonts w:ascii="Times New Roman" w:eastAsia="Times New Roman" w:hAnsi="Times New Roman" w:cs="Times New Roman"/>
                <w:noProof/>
                <w:color w:val="000000"/>
                <w:vertAlign w:val="superscript"/>
                <w:lang w:val="en-US"/>
              </w:rPr>
              <w:t>133</w:t>
            </w:r>
            <w:r w:rsidR="00DA1DC8">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3</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Iran</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118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p>
        </w:tc>
        <w:tc>
          <w:tcPr>
            <w:tcW w:w="26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r w:rsidRPr="007D2045">
              <w:rPr>
                <w:rFonts w:ascii="Times New Roman" w:eastAsia="Times New Roman" w:hAnsi="Times New Roman" w:cs="Times New Roman"/>
                <w:color w:val="000000"/>
                <w:lang w:val="en-US"/>
              </w:rPr>
              <w:br/>
              <w:t>Blood pressure</w:t>
            </w:r>
            <w:r w:rsidRPr="007D2045">
              <w:rPr>
                <w:rFonts w:ascii="Times New Roman" w:eastAsia="Times New Roman" w:hAnsi="Times New Roman" w:cs="Times New Roman"/>
                <w:color w:val="000000"/>
                <w:lang w:val="en-US"/>
              </w:rPr>
              <w:br/>
              <w:t>Abdominal obesity</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208"/>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Zhang et al.</w:t>
            </w:r>
            <w:r w:rsidR="00DA1DC8">
              <w:rPr>
                <w:rFonts w:ascii="Times New Roman" w:eastAsia="Times New Roman" w:hAnsi="Times New Roman" w:cs="Times New Roman"/>
                <w:color w:val="000000"/>
                <w:lang w:val="en-US"/>
              </w:rPr>
              <w:fldChar w:fldCharType="begin">
                <w:fldData xml:space="preserve">PEVuZE5vdGU+PENpdGU+PEF1dGhvcj5aaGFuZzwvQXV0aG9yPjxZZWFyPjIwMTY8L1llYXI+PFJl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</w:fldData>
              </w:fldChar>
            </w:r>
            <w:r w:rsidR="00DA1DC8">
              <w:rPr>
                <w:rFonts w:ascii="Times New Roman" w:eastAsia="Times New Roman" w:hAnsi="Times New Roman" w:cs="Times New Roman"/>
                <w:color w:val="000000"/>
                <w:lang w:val="en-US"/>
              </w:rPr>
              <w:instrText xml:space="preserve"> ADDIN EN.CITE </w:instrText>
            </w:r>
            <w:r w:rsidR="00DA1DC8">
              <w:rPr>
                <w:rFonts w:ascii="Times New Roman" w:eastAsia="Times New Roman" w:hAnsi="Times New Roman" w:cs="Times New Roman"/>
                <w:color w:val="000000"/>
                <w:lang w:val="en-US"/>
              </w:rPr>
              <w:fldChar w:fldCharType="begin">
                <w:fldData xml:space="preserve">PEVuZE5vdGU+PENpdGU+PEF1dGhvcj5aaGFuZzwvQXV0aG9yPjxZZWFyPjIwMTY8L1llYXI+PFJl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</w:fldData>
              </w:fldChar>
            </w:r>
            <w:r w:rsidR="00DA1DC8">
              <w:rPr>
                <w:rFonts w:ascii="Times New Roman" w:eastAsia="Times New Roman" w:hAnsi="Times New Roman" w:cs="Times New Roman"/>
                <w:color w:val="000000"/>
                <w:lang w:val="en-US"/>
              </w:rPr>
              <w:instrText xml:space="preserve"> ADDIN EN.CITE.DATA </w:instrText>
            </w:r>
            <w:r w:rsidR="00DA1DC8">
              <w:rPr>
                <w:rFonts w:ascii="Times New Roman" w:eastAsia="Times New Roman" w:hAnsi="Times New Roman" w:cs="Times New Roman"/>
                <w:color w:val="000000"/>
                <w:lang w:val="en-US"/>
              </w:rPr>
            </w:r>
            <w:r w:rsidR="00DA1DC8">
              <w:rPr>
                <w:rFonts w:ascii="Times New Roman" w:eastAsia="Times New Roman" w:hAnsi="Times New Roman" w:cs="Times New Roman"/>
                <w:color w:val="000000"/>
                <w:lang w:val="en-US"/>
              </w:rPr>
              <w:fldChar w:fldCharType="end"/>
            </w:r>
            <w:r w:rsidR="00DA1DC8">
              <w:rPr>
                <w:rFonts w:ascii="Times New Roman" w:eastAsia="Times New Roman" w:hAnsi="Times New Roman" w:cs="Times New Roman"/>
                <w:color w:val="000000"/>
                <w:lang w:val="en-US"/>
              </w:rPr>
            </w:r>
            <w:r w:rsidR="00DA1DC8">
              <w:rPr>
                <w:rFonts w:ascii="Times New Roman" w:eastAsia="Times New Roman" w:hAnsi="Times New Roman" w:cs="Times New Roman"/>
                <w:color w:val="000000"/>
                <w:lang w:val="en-US"/>
              </w:rPr>
              <w:fldChar w:fldCharType="separate"/>
            </w:r>
            <w:r w:rsidR="00DA1DC8" w:rsidRPr="00DA1DC8">
              <w:rPr>
                <w:rFonts w:ascii="Times New Roman" w:eastAsia="Times New Roman" w:hAnsi="Times New Roman" w:cs="Times New Roman"/>
                <w:noProof/>
                <w:color w:val="000000"/>
                <w:vertAlign w:val="superscript"/>
                <w:lang w:val="en-US"/>
              </w:rPr>
              <w:t>134</w:t>
            </w:r>
            <w:r w:rsidR="00DA1DC8">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6</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3766</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irth weight</w:t>
            </w:r>
            <w:r w:rsidRPr="007D2045">
              <w:rPr>
                <w:rFonts w:ascii="Times New Roman" w:eastAsia="Times New Roman" w:hAnsi="Times New Roman" w:cs="Times New Roman"/>
                <w:color w:val="000000"/>
                <w:lang w:val="en-US"/>
              </w:rPr>
              <w:br/>
              <w:t>Gestational ag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Zhao et al.</w:t>
            </w:r>
            <w:r w:rsidR="00DA1DC8">
              <w:rPr>
                <w:rFonts w:ascii="Times New Roman" w:eastAsia="Times New Roman" w:hAnsi="Times New Roman" w:cs="Times New Roman"/>
                <w:color w:val="000000"/>
                <w:lang w:val="en-US"/>
              </w:rPr>
              <w:fldChar w:fldCharType="begin">
                <w:fldData xml:space="preserve">PEVuZE5vdGU+PENpdGU+PEF1dGhvcj5aaGFvPC9BdXRob3I+PFllYXI+MjAxNTwvWWVhcj48UmVj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</w:fldData>
              </w:fldChar>
            </w:r>
            <w:r w:rsidR="00DA1DC8">
              <w:rPr>
                <w:rFonts w:ascii="Times New Roman" w:eastAsia="Times New Roman" w:hAnsi="Times New Roman" w:cs="Times New Roman"/>
                <w:color w:val="000000"/>
                <w:lang w:val="en-US"/>
              </w:rPr>
              <w:instrText xml:space="preserve"> ADDIN EN.CITE </w:instrText>
            </w:r>
            <w:r w:rsidR="00DA1DC8">
              <w:rPr>
                <w:rFonts w:ascii="Times New Roman" w:eastAsia="Times New Roman" w:hAnsi="Times New Roman" w:cs="Times New Roman"/>
                <w:color w:val="000000"/>
                <w:lang w:val="en-US"/>
              </w:rPr>
              <w:fldChar w:fldCharType="begin">
                <w:fldData xml:space="preserve">PEVuZE5vdGU+PENpdGU+PEF1dGhvcj5aaGFvPC9BdXRob3I+PFllYXI+MjAxNTwvWWVhcj48UmVj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</w:fldData>
              </w:fldChar>
            </w:r>
            <w:r w:rsidR="00DA1DC8">
              <w:rPr>
                <w:rFonts w:ascii="Times New Roman" w:eastAsia="Times New Roman" w:hAnsi="Times New Roman" w:cs="Times New Roman"/>
                <w:color w:val="000000"/>
                <w:lang w:val="en-US"/>
              </w:rPr>
              <w:instrText xml:space="preserve"> ADDIN EN.CITE.DATA </w:instrText>
            </w:r>
            <w:r w:rsidR="00DA1DC8">
              <w:rPr>
                <w:rFonts w:ascii="Times New Roman" w:eastAsia="Times New Roman" w:hAnsi="Times New Roman" w:cs="Times New Roman"/>
                <w:color w:val="000000"/>
                <w:lang w:val="en-US"/>
              </w:rPr>
            </w:r>
            <w:r w:rsidR="00DA1DC8">
              <w:rPr>
                <w:rFonts w:ascii="Times New Roman" w:eastAsia="Times New Roman" w:hAnsi="Times New Roman" w:cs="Times New Roman"/>
                <w:color w:val="000000"/>
                <w:lang w:val="en-US"/>
              </w:rPr>
              <w:fldChar w:fldCharType="end"/>
            </w:r>
            <w:r w:rsidR="00DA1DC8">
              <w:rPr>
                <w:rFonts w:ascii="Times New Roman" w:eastAsia="Times New Roman" w:hAnsi="Times New Roman" w:cs="Times New Roman"/>
                <w:color w:val="000000"/>
                <w:lang w:val="en-US"/>
              </w:rPr>
            </w:r>
            <w:r w:rsidR="00DA1DC8">
              <w:rPr>
                <w:rFonts w:ascii="Times New Roman" w:eastAsia="Times New Roman" w:hAnsi="Times New Roman" w:cs="Times New Roman"/>
                <w:color w:val="000000"/>
                <w:lang w:val="en-US"/>
              </w:rPr>
              <w:fldChar w:fldCharType="separate"/>
            </w:r>
            <w:r w:rsidR="00DA1DC8" w:rsidRPr="00DA1DC8">
              <w:rPr>
                <w:rFonts w:ascii="Times New Roman" w:eastAsia="Times New Roman" w:hAnsi="Times New Roman" w:cs="Times New Roman"/>
                <w:noProof/>
                <w:color w:val="000000"/>
                <w:vertAlign w:val="superscript"/>
                <w:lang w:val="en-US"/>
              </w:rPr>
              <w:t>135</w:t>
            </w:r>
            <w:r w:rsidR="00DA1DC8">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5</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824</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ldren, Adolescen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Gestational diabetes</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BMI</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r w:rsidR="007D2045" w:rsidRPr="007D2045" w:rsidTr="00C026C9">
        <w:trPr>
          <w:trHeight w:val="77"/>
        </w:trPr>
        <w:tc>
          <w:tcPr>
            <w:tcW w:w="2245"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Zheng et al.</w:t>
            </w:r>
            <w:r w:rsidR="00DA1DC8">
              <w:rPr>
                <w:rFonts w:ascii="Times New Roman" w:eastAsia="Times New Roman" w:hAnsi="Times New Roman" w:cs="Times New Roman"/>
                <w:color w:val="000000"/>
                <w:lang w:val="en-US"/>
              </w:rPr>
              <w:fldChar w:fldCharType="begin">
                <w:fldData xml:space="preserve">PEVuZE5vdGU+PENpdGU+PEF1dGhvcj5aaGVuZzwvQXV0aG9yPjxZZWFyPjIwMTI8L1llYXI+PFJl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=
</w:fldData>
              </w:fldChar>
            </w:r>
            <w:r w:rsidR="00DA1DC8">
              <w:rPr>
                <w:rFonts w:ascii="Times New Roman" w:eastAsia="Times New Roman" w:hAnsi="Times New Roman" w:cs="Times New Roman"/>
                <w:color w:val="000000"/>
                <w:lang w:val="en-US"/>
              </w:rPr>
              <w:instrText xml:space="preserve"> ADDIN EN.CITE </w:instrText>
            </w:r>
            <w:r w:rsidR="00DA1DC8">
              <w:rPr>
                <w:rFonts w:ascii="Times New Roman" w:eastAsia="Times New Roman" w:hAnsi="Times New Roman" w:cs="Times New Roman"/>
                <w:color w:val="000000"/>
                <w:lang w:val="en-US"/>
              </w:rPr>
              <w:fldChar w:fldCharType="begin">
                <w:fldData xml:space="preserve">PEVuZE5vdGU+PENpdGU+PEF1dGhvcj5aaGVuZzwvQXV0aG9yPjxZZWFyPjIwMTI8L1llYXI+PFJl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=
</w:fldData>
              </w:fldChar>
            </w:r>
            <w:r w:rsidR="00DA1DC8">
              <w:rPr>
                <w:rFonts w:ascii="Times New Roman" w:eastAsia="Times New Roman" w:hAnsi="Times New Roman" w:cs="Times New Roman"/>
                <w:color w:val="000000"/>
                <w:lang w:val="en-US"/>
              </w:rPr>
              <w:instrText xml:space="preserve"> ADDIN EN.CITE.DATA </w:instrText>
            </w:r>
            <w:r w:rsidR="00DA1DC8">
              <w:rPr>
                <w:rFonts w:ascii="Times New Roman" w:eastAsia="Times New Roman" w:hAnsi="Times New Roman" w:cs="Times New Roman"/>
                <w:color w:val="000000"/>
                <w:lang w:val="en-US"/>
              </w:rPr>
            </w:r>
            <w:r w:rsidR="00DA1DC8">
              <w:rPr>
                <w:rFonts w:ascii="Times New Roman" w:eastAsia="Times New Roman" w:hAnsi="Times New Roman" w:cs="Times New Roman"/>
                <w:color w:val="000000"/>
                <w:lang w:val="en-US"/>
              </w:rPr>
              <w:fldChar w:fldCharType="end"/>
            </w:r>
            <w:r w:rsidR="00DA1DC8">
              <w:rPr>
                <w:rFonts w:ascii="Times New Roman" w:eastAsia="Times New Roman" w:hAnsi="Times New Roman" w:cs="Times New Roman"/>
                <w:color w:val="000000"/>
                <w:lang w:val="en-US"/>
              </w:rPr>
            </w:r>
            <w:r w:rsidR="00DA1DC8">
              <w:rPr>
                <w:rFonts w:ascii="Times New Roman" w:eastAsia="Times New Roman" w:hAnsi="Times New Roman" w:cs="Times New Roman"/>
                <w:color w:val="000000"/>
                <w:lang w:val="en-US"/>
              </w:rPr>
              <w:fldChar w:fldCharType="separate"/>
            </w:r>
            <w:r w:rsidR="00DA1DC8" w:rsidRPr="00DA1DC8">
              <w:rPr>
                <w:rFonts w:ascii="Times New Roman" w:eastAsia="Times New Roman" w:hAnsi="Times New Roman" w:cs="Times New Roman"/>
                <w:noProof/>
                <w:color w:val="000000"/>
                <w:vertAlign w:val="superscript"/>
                <w:lang w:val="en-US"/>
              </w:rPr>
              <w:t>136</w:t>
            </w:r>
            <w:r w:rsidR="00DA1DC8">
              <w:rPr>
                <w:rFonts w:ascii="Times New Roman" w:eastAsia="Times New Roman" w:hAnsi="Times New Roman" w:cs="Times New Roman"/>
                <w:color w:val="000000"/>
                <w:lang w:val="en-US"/>
              </w:rPr>
              <w:fldChar w:fldCharType="end"/>
            </w:r>
          </w:p>
        </w:tc>
        <w:tc>
          <w:tcPr>
            <w:tcW w:w="81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2012</w:t>
            </w:r>
          </w:p>
        </w:tc>
        <w:tc>
          <w:tcPr>
            <w:tcW w:w="225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China</w:t>
            </w:r>
          </w:p>
        </w:tc>
        <w:tc>
          <w:tcPr>
            <w:tcW w:w="1080" w:type="dxa"/>
            <w:shd w:val="clear" w:color="auto" w:fill="auto"/>
            <w:noWrap/>
            <w:vAlign w:val="center"/>
            <w:hideMark/>
          </w:tcPr>
          <w:p w:rsidR="007D2045" w:rsidRPr="007D2045" w:rsidRDefault="007D2045" w:rsidP="007D2045">
            <w:pPr>
              <w:spacing w:after="0" w:line="240" w:lineRule="auto"/>
              <w:jc w:val="center"/>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5040</w:t>
            </w:r>
          </w:p>
        </w:tc>
        <w:tc>
          <w:tcPr>
            <w:tcW w:w="135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Adults</w:t>
            </w:r>
          </w:p>
        </w:tc>
        <w:tc>
          <w:tcPr>
            <w:tcW w:w="216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aternal nutritional deficit (Chinese famine)</w:t>
            </w:r>
          </w:p>
        </w:tc>
        <w:tc>
          <w:tcPr>
            <w:tcW w:w="2610" w:type="dxa"/>
            <w:shd w:val="clear" w:color="auto" w:fill="auto"/>
            <w:noWrap/>
            <w:vAlign w:val="center"/>
            <w:hideMark/>
          </w:tcPr>
          <w:p w:rsidR="007D2045" w:rsidRPr="007D2045" w:rsidRDefault="007D2045" w:rsidP="007D2045">
            <w:pPr>
              <w:spacing w:after="0" w:line="240" w:lineRule="auto"/>
              <w:rPr>
                <w:rFonts w:ascii="Times New Roman" w:eastAsia="Times New Roman" w:hAnsi="Times New Roman" w:cs="Times New Roman"/>
                <w:color w:val="000000"/>
                <w:lang w:val="en-US"/>
              </w:rPr>
            </w:pPr>
            <w:r w:rsidRPr="007D2045">
              <w:rPr>
                <w:rFonts w:ascii="Times New Roman" w:eastAsia="Times New Roman" w:hAnsi="Times New Roman" w:cs="Times New Roman"/>
                <w:color w:val="000000"/>
                <w:lang w:val="en-US"/>
              </w:rPr>
              <w:t>Metabolic syndrome</w:t>
            </w:r>
          </w:p>
        </w:tc>
        <w:tc>
          <w:tcPr>
            <w:tcW w:w="1710" w:type="dxa"/>
            <w:shd w:val="clear" w:color="auto" w:fill="auto"/>
            <w:vAlign w:val="center"/>
            <w:hideMark/>
          </w:tcPr>
          <w:p w:rsidR="007D2045" w:rsidRPr="007D2045" w:rsidRDefault="007D2045" w:rsidP="007D2045">
            <w:pPr>
              <w:spacing w:after="0" w:line="240" w:lineRule="auto"/>
              <w:rPr>
                <w:rFonts w:ascii="Times New Roman" w:eastAsia="Times New Roman" w:hAnsi="Times New Roman" w:cs="Times New Roman"/>
                <w:color w:val="000000"/>
                <w:sz w:val="32"/>
                <w:szCs w:val="32"/>
                <w:lang w:val="en-US"/>
              </w:rPr>
            </w:pPr>
            <w:r w:rsidRPr="007D2045">
              <w:rPr>
                <w:rFonts w:ascii="Times New Roman" w:eastAsia="Times New Roman" w:hAnsi="Times New Roman" w:cs="Times New Roman"/>
                <w:color w:val="000000"/>
                <w:sz w:val="32"/>
                <w:szCs w:val="32"/>
                <w:lang w:val="en-US"/>
              </w:rPr>
              <w:t>*******</w:t>
            </w:r>
          </w:p>
        </w:tc>
      </w:tr>
    </w:tbl>
    <w:p w:rsidR="00946CEF" w:rsidRDefault="00946CEF">
      <w:pPr>
        <w:sectPr w:rsidR="00946CEF" w:rsidSect="00C026C9">
          <w:headerReference w:type="default" r:id="rId6"/>
          <w:pgSz w:w="16838" w:h="11906" w:orient="landscape"/>
          <w:pgMar w:top="1418" w:right="1418" w:bottom="1418" w:left="1418" w:header="709" w:footer="709" w:gutter="0"/>
          <w:cols w:space="708"/>
          <w:docGrid w:linePitch="360"/>
        </w:sectPr>
      </w:pPr>
    </w:p>
    <w:p w:rsidR="00347721" w:rsidRPr="00697DAD" w:rsidRDefault="00946CEF">
      <w:pPr>
        <w:rPr>
          <w:sz w:val="24"/>
        </w:rPr>
      </w:pPr>
      <w:r w:rsidRPr="00697DAD">
        <w:rPr>
          <w:sz w:val="24"/>
        </w:rPr>
        <w:lastRenderedPageBreak/>
        <w:t>References</w:t>
      </w:r>
    </w:p>
    <w:p w:rsidR="00DA1DC8" w:rsidRPr="00DA1DC8" w:rsidRDefault="00D01EF0" w:rsidP="00DA1DC8">
      <w:pPr>
        <w:pStyle w:val="EndNoteBibliography"/>
        <w:spacing w:after="0"/>
        <w:ind w:left="720" w:hanging="720"/>
      </w:pPr>
      <w:r>
        <w:fldChar w:fldCharType="begin"/>
      </w:r>
      <w:r>
        <w:instrText xml:space="preserve"> ADDIN EN.REFLIST </w:instrText>
      </w:r>
      <w:r>
        <w:fldChar w:fldCharType="separate"/>
      </w:r>
      <w:r w:rsidR="00DA1DC8" w:rsidRPr="00DA1DC8">
        <w:t>1.</w:t>
      </w:r>
      <w:r w:rsidR="00DA1DC8" w:rsidRPr="00DA1DC8">
        <w:tab/>
        <w:t xml:space="preserve">Andersen CS, Gamborg M, Sørensen TIA, Nohr EA. Weight gain in different periods of pregnancy and offspring's body mass index at 7 years of age. </w:t>
      </w:r>
      <w:r w:rsidR="00DA1DC8" w:rsidRPr="00DA1DC8">
        <w:rPr>
          <w:i/>
        </w:rPr>
        <w:t>Int J Pediatr Obes</w:t>
      </w:r>
      <w:r w:rsidR="00DA1DC8" w:rsidRPr="00DA1DC8">
        <w:t>. 2011;6(2 -2), e179-e186.</w:t>
      </w:r>
    </w:p>
    <w:p w:rsidR="00DA1DC8" w:rsidRPr="00DA1DC8" w:rsidRDefault="00DA1DC8" w:rsidP="00DA1DC8">
      <w:pPr>
        <w:pStyle w:val="EndNoteBibliography"/>
        <w:spacing w:after="0"/>
        <w:ind w:left="720" w:hanging="720"/>
      </w:pPr>
      <w:r w:rsidRPr="00DA1DC8">
        <w:t>2.</w:t>
      </w:r>
      <w:r w:rsidRPr="00DA1DC8">
        <w:tab/>
        <w:t xml:space="preserve">Aris IM, Bernard JY, Chen LW, et al. Modifiable risk factors in the first 1000 days for subsequent risk of childhood overweight in an Asian cohort: Significance of parental overweight status. </w:t>
      </w:r>
      <w:r w:rsidRPr="00DA1DC8">
        <w:rPr>
          <w:i/>
        </w:rPr>
        <w:t>Int J Obes</w:t>
      </w:r>
      <w:r w:rsidRPr="00DA1DC8">
        <w:t>. 2018;42(1), 44-51.</w:t>
      </w:r>
    </w:p>
    <w:p w:rsidR="00DA1DC8" w:rsidRPr="00DA1DC8" w:rsidRDefault="00DA1DC8" w:rsidP="00DA1DC8">
      <w:pPr>
        <w:pStyle w:val="EndNoteBibliography"/>
        <w:spacing w:after="0"/>
        <w:ind w:left="720" w:hanging="720"/>
      </w:pPr>
      <w:r w:rsidRPr="00DA1DC8">
        <w:t>3.</w:t>
      </w:r>
      <w:r w:rsidRPr="00DA1DC8">
        <w:tab/>
        <w:t xml:space="preserve">Bammann K, Peplies J, De Henauw S, et al. Early life course risk factors for childhood obesity: The IDEFICS case-control study. </w:t>
      </w:r>
      <w:r w:rsidRPr="00DA1DC8">
        <w:rPr>
          <w:i/>
        </w:rPr>
        <w:t>PLoS ONE</w:t>
      </w:r>
      <w:r w:rsidRPr="00DA1DC8">
        <w:t>. 2014;9(2).</w:t>
      </w:r>
    </w:p>
    <w:p w:rsidR="00DA1DC8" w:rsidRPr="00DA1DC8" w:rsidRDefault="00DA1DC8" w:rsidP="00DA1DC8">
      <w:pPr>
        <w:pStyle w:val="EndNoteBibliography"/>
        <w:spacing w:after="0"/>
        <w:ind w:left="720" w:hanging="720"/>
      </w:pPr>
      <w:r w:rsidRPr="00DA1DC8">
        <w:t>4.</w:t>
      </w:r>
      <w:r w:rsidRPr="00DA1DC8">
        <w:tab/>
        <w:t xml:space="preserve">Bann D, Wills A, Cooper R, et al. Birth weight and growth from infancy to late adolescence in relation to fat and lean mass in early old age: Findings from the MRC national survey of health and development. </w:t>
      </w:r>
      <w:r w:rsidRPr="00DA1DC8">
        <w:rPr>
          <w:i/>
        </w:rPr>
        <w:t>Int J Obes</w:t>
      </w:r>
      <w:r w:rsidRPr="00DA1DC8">
        <w:t>. 2014;38(1), 69-75.</w:t>
      </w:r>
    </w:p>
    <w:p w:rsidR="00DA1DC8" w:rsidRPr="00DA1DC8" w:rsidRDefault="00DA1DC8" w:rsidP="00DA1DC8">
      <w:pPr>
        <w:pStyle w:val="EndNoteBibliography"/>
        <w:spacing w:after="0"/>
        <w:ind w:left="720" w:hanging="720"/>
      </w:pPr>
      <w:r w:rsidRPr="00DA1DC8">
        <w:t>5.</w:t>
      </w:r>
      <w:r w:rsidRPr="00DA1DC8">
        <w:tab/>
        <w:t xml:space="preserve">Bekkers MBM, Brunekreef B, Smit HA, et al. Early-life determinants of total and HDL cholesterol concentrations in 8-year-old children; the PIAMA birth cohort study. </w:t>
      </w:r>
      <w:r w:rsidRPr="00DA1DC8">
        <w:rPr>
          <w:i/>
        </w:rPr>
        <w:t>PLoS ONE</w:t>
      </w:r>
      <w:r w:rsidRPr="00DA1DC8">
        <w:t>. 2011;6(9).</w:t>
      </w:r>
    </w:p>
    <w:p w:rsidR="00DA1DC8" w:rsidRPr="00DA1DC8" w:rsidRDefault="00DA1DC8" w:rsidP="00DA1DC8">
      <w:pPr>
        <w:pStyle w:val="EndNoteBibliography"/>
        <w:spacing w:after="0"/>
        <w:ind w:left="720" w:hanging="720"/>
      </w:pPr>
      <w:r w:rsidRPr="00DA1DC8">
        <w:t>6.</w:t>
      </w:r>
      <w:r w:rsidRPr="00DA1DC8">
        <w:tab/>
        <w:t xml:space="preserve">Bercovich E, Keinan-Boker L, Shasha SM. Long-term health effects in adults born during the Holocaust. </w:t>
      </w:r>
      <w:r w:rsidRPr="00DA1DC8">
        <w:rPr>
          <w:i/>
        </w:rPr>
        <w:t>Isr Med Assoc J</w:t>
      </w:r>
      <w:r w:rsidRPr="00DA1DC8">
        <w:t>. 2014;16(4), 203-207.</w:t>
      </w:r>
    </w:p>
    <w:p w:rsidR="00DA1DC8" w:rsidRPr="00DA1DC8" w:rsidRDefault="00DA1DC8" w:rsidP="00DA1DC8">
      <w:pPr>
        <w:pStyle w:val="EndNoteBibliography"/>
        <w:spacing w:after="0"/>
        <w:ind w:left="720" w:hanging="720"/>
      </w:pPr>
      <w:r w:rsidRPr="00DA1DC8">
        <w:t>7.</w:t>
      </w:r>
      <w:r w:rsidRPr="00DA1DC8">
        <w:tab/>
        <w:t xml:space="preserve">Bettiol H, Sabbag Filho D, Haeffner LSB, et al. Do intrauterine growth restriction and overweight at primary school age increase the risk of elevated body mass index in young adults? </w:t>
      </w:r>
      <w:r w:rsidRPr="00DA1DC8">
        <w:rPr>
          <w:i/>
        </w:rPr>
        <w:t>Braz J Med Biol Res</w:t>
      </w:r>
      <w:r w:rsidRPr="00DA1DC8">
        <w:t>. 2007;40(9), 1237-1243.</w:t>
      </w:r>
    </w:p>
    <w:p w:rsidR="00DA1DC8" w:rsidRPr="00DA1DC8" w:rsidRDefault="00DA1DC8" w:rsidP="00DA1DC8">
      <w:pPr>
        <w:pStyle w:val="EndNoteBibliography"/>
        <w:spacing w:after="0"/>
        <w:ind w:left="720" w:hanging="720"/>
      </w:pPr>
      <w:r w:rsidRPr="00DA1DC8">
        <w:t>8.</w:t>
      </w:r>
      <w:r w:rsidRPr="00DA1DC8">
        <w:tab/>
        <w:t xml:space="preserve">Bhattacharya S, McNeill G, Raja EA, et al. Maternal gestational weight gain and offspring's risk of cardiovascular disease and mortality. </w:t>
      </w:r>
      <w:r w:rsidRPr="00DA1DC8">
        <w:rPr>
          <w:i/>
        </w:rPr>
        <w:t>Heart</w:t>
      </w:r>
      <w:r w:rsidRPr="00DA1DC8">
        <w:t>. 2016;102(18), 1456-1463.</w:t>
      </w:r>
    </w:p>
    <w:p w:rsidR="00DA1DC8" w:rsidRPr="00DA1DC8" w:rsidRDefault="00DA1DC8" w:rsidP="00DA1DC8">
      <w:pPr>
        <w:pStyle w:val="EndNoteBibliography"/>
        <w:spacing w:after="0"/>
        <w:ind w:left="720" w:hanging="720"/>
      </w:pPr>
      <w:r w:rsidRPr="00DA1DC8">
        <w:t>9.</w:t>
      </w:r>
      <w:r w:rsidRPr="00DA1DC8">
        <w:tab/>
        <w:t xml:space="preserve">Boone-Heinonen J, Sacks RM, Takemoto EE, et al. Prenatal Development and Adolescent Obesity: Two Distinct Pathways to Diabetes in Adulthood. </w:t>
      </w:r>
      <w:r w:rsidRPr="00DA1DC8">
        <w:rPr>
          <w:i/>
        </w:rPr>
        <w:t>Child Obes</w:t>
      </w:r>
      <w:r w:rsidRPr="00DA1DC8">
        <w:t>. 2018;14(3), 173-181.</w:t>
      </w:r>
    </w:p>
    <w:p w:rsidR="00DA1DC8" w:rsidRPr="00DA1DC8" w:rsidRDefault="00DA1DC8" w:rsidP="00DA1DC8">
      <w:pPr>
        <w:pStyle w:val="EndNoteBibliography"/>
        <w:spacing w:after="0"/>
        <w:ind w:left="720" w:hanging="720"/>
      </w:pPr>
      <w:r w:rsidRPr="00DA1DC8">
        <w:t>10.</w:t>
      </w:r>
      <w:r w:rsidRPr="00DA1DC8">
        <w:tab/>
        <w:t xml:space="preserve">Borja JB. The impact of early nutrition on health: Key findings from the cebu longitudinal health and nutrition survey (CLHNS). </w:t>
      </w:r>
      <w:r w:rsidRPr="00DA1DC8">
        <w:rPr>
          <w:i/>
        </w:rPr>
        <w:t>Malays J Nutr</w:t>
      </w:r>
      <w:r w:rsidRPr="00DA1DC8">
        <w:t>. 2013;19(1), 1-8.</w:t>
      </w:r>
    </w:p>
    <w:p w:rsidR="00DA1DC8" w:rsidRPr="00DA1DC8" w:rsidRDefault="00DA1DC8" w:rsidP="00DA1DC8">
      <w:pPr>
        <w:pStyle w:val="EndNoteBibliography"/>
        <w:spacing w:after="0"/>
        <w:ind w:left="720" w:hanging="720"/>
      </w:pPr>
      <w:r w:rsidRPr="00DA1DC8">
        <w:t>11.</w:t>
      </w:r>
      <w:r w:rsidRPr="00DA1DC8">
        <w:tab/>
        <w:t xml:space="preserve">Brei C, Stecher L, Meyer DM, et al. Impact of dietary macronutrient intake during early and late gestation on offspring body composition at birth, 1, 3, and 5 years of age. </w:t>
      </w:r>
      <w:r w:rsidRPr="00DA1DC8">
        <w:rPr>
          <w:i/>
        </w:rPr>
        <w:t>Nutrients</w:t>
      </w:r>
      <w:r w:rsidRPr="00DA1DC8">
        <w:t>. 2018;10(5).</w:t>
      </w:r>
    </w:p>
    <w:p w:rsidR="00DA1DC8" w:rsidRPr="00DA1DC8" w:rsidRDefault="00DA1DC8" w:rsidP="00DA1DC8">
      <w:pPr>
        <w:pStyle w:val="EndNoteBibliography"/>
        <w:spacing w:after="0"/>
        <w:ind w:left="720" w:hanging="720"/>
      </w:pPr>
      <w:r w:rsidRPr="00DA1DC8">
        <w:t>12.</w:t>
      </w:r>
      <w:r w:rsidRPr="00DA1DC8">
        <w:tab/>
        <w:t xml:space="preserve">Chen LW, Aris IM, Bernard JY, et al. Associations of maternal macronutrient intake during pregnancy with infant BMI peak characteristics and childhood BMI. </w:t>
      </w:r>
      <w:r w:rsidRPr="00DA1DC8">
        <w:rPr>
          <w:i/>
        </w:rPr>
        <w:t>Am J Clin Nutr</w:t>
      </w:r>
      <w:r w:rsidRPr="00DA1DC8">
        <w:t>. 2017;105(3), 705-713.</w:t>
      </w:r>
    </w:p>
    <w:p w:rsidR="00DA1DC8" w:rsidRPr="00DA1DC8" w:rsidRDefault="00DA1DC8" w:rsidP="00DA1DC8">
      <w:pPr>
        <w:pStyle w:val="EndNoteBibliography"/>
        <w:spacing w:after="0"/>
        <w:ind w:left="720" w:hanging="720"/>
      </w:pPr>
      <w:r w:rsidRPr="00DA1DC8">
        <w:t>13.</w:t>
      </w:r>
      <w:r w:rsidRPr="00DA1DC8">
        <w:tab/>
        <w:t xml:space="preserve">Chen LW, Aris IM, Bernard JY, et al. Associations of maternal dietary patterns during pregnancy with offspring adiposity from birth until 54 months of age. </w:t>
      </w:r>
      <w:r w:rsidRPr="00DA1DC8">
        <w:rPr>
          <w:i/>
        </w:rPr>
        <w:t>Nutrients</w:t>
      </w:r>
      <w:r w:rsidRPr="00DA1DC8">
        <w:t>. 2016;9(1).</w:t>
      </w:r>
    </w:p>
    <w:p w:rsidR="00DA1DC8" w:rsidRPr="00DA1DC8" w:rsidRDefault="00DA1DC8" w:rsidP="00DA1DC8">
      <w:pPr>
        <w:pStyle w:val="EndNoteBibliography"/>
        <w:spacing w:after="0"/>
        <w:ind w:left="720" w:hanging="720"/>
      </w:pPr>
      <w:r w:rsidRPr="00DA1DC8">
        <w:t>14.</w:t>
      </w:r>
      <w:r w:rsidRPr="00DA1DC8">
        <w:tab/>
        <w:t xml:space="preserve">Christensen JJ, Retterstøl K, Godang K, et al. LDL cholesterol in early pregnancy and offspring cardiovascular disease risk factors. </w:t>
      </w:r>
      <w:r w:rsidRPr="00DA1DC8">
        <w:rPr>
          <w:i/>
        </w:rPr>
        <w:t>J Clin Lipidology</w:t>
      </w:r>
      <w:r w:rsidRPr="00DA1DC8">
        <w:t>. 2016;10(6), 1369-1378.e1367.</w:t>
      </w:r>
    </w:p>
    <w:p w:rsidR="00DA1DC8" w:rsidRPr="00DA1DC8" w:rsidRDefault="00DA1DC8" w:rsidP="00DA1DC8">
      <w:pPr>
        <w:pStyle w:val="EndNoteBibliography"/>
        <w:spacing w:after="0"/>
        <w:ind w:left="720" w:hanging="720"/>
      </w:pPr>
      <w:r w:rsidRPr="00DA1DC8">
        <w:t>15.</w:t>
      </w:r>
      <w:r w:rsidRPr="00DA1DC8">
        <w:tab/>
        <w:t xml:space="preserve">Class QA, Rickert ME, Lichtenstein P, D'Onofrio BM. Birth weight, physical morbidity, and mortality: A population-based sibling-comparison study. </w:t>
      </w:r>
      <w:r w:rsidRPr="00DA1DC8">
        <w:rPr>
          <w:i/>
        </w:rPr>
        <w:t>Am J Epidemiol</w:t>
      </w:r>
      <w:r w:rsidRPr="00DA1DC8">
        <w:t>. 2014;179(5), 550-558.</w:t>
      </w:r>
    </w:p>
    <w:p w:rsidR="00DA1DC8" w:rsidRPr="00DA1DC8" w:rsidRDefault="00DA1DC8" w:rsidP="00DA1DC8">
      <w:pPr>
        <w:pStyle w:val="EndNoteBibliography"/>
        <w:spacing w:after="0"/>
        <w:ind w:left="720" w:hanging="720"/>
      </w:pPr>
      <w:r w:rsidRPr="00DA1DC8">
        <w:t>16.</w:t>
      </w:r>
      <w:r w:rsidRPr="00DA1DC8">
        <w:tab/>
        <w:t xml:space="preserve">Crozier SR, Harvey NC, Inskip HM, Godfrey KM, Cooper C, Robinson SM. Maternal vitamin D status in pregnancy is associated with adiposity in the offspring: Findings from the Southampton Women's Survey. </w:t>
      </w:r>
      <w:r w:rsidRPr="00DA1DC8">
        <w:rPr>
          <w:i/>
        </w:rPr>
        <w:t>Am J Clin Nutr</w:t>
      </w:r>
      <w:r w:rsidRPr="00DA1DC8">
        <w:t>. 2012;96(1), 57-63.</w:t>
      </w:r>
    </w:p>
    <w:p w:rsidR="00DA1DC8" w:rsidRPr="00DA1DC8" w:rsidRDefault="00DA1DC8" w:rsidP="00DA1DC8">
      <w:pPr>
        <w:pStyle w:val="EndNoteBibliography"/>
        <w:spacing w:after="0"/>
        <w:ind w:left="720" w:hanging="720"/>
      </w:pPr>
      <w:r w:rsidRPr="00DA1DC8">
        <w:t>17.</w:t>
      </w:r>
      <w:r w:rsidRPr="00DA1DC8">
        <w:tab/>
        <w:t xml:space="preserve">Curhan GC, Willett WC, Rimm EB, Spiegelman D, Ascherio AL, Stampfer MJ. Birth weight and adult hypertension, diabetes mellitus, and obesity in US men. </w:t>
      </w:r>
      <w:r w:rsidRPr="00DA1DC8">
        <w:rPr>
          <w:i/>
        </w:rPr>
        <w:t>CIRCULATION</w:t>
      </w:r>
      <w:r w:rsidRPr="00DA1DC8">
        <w:t>. 1996;94(12), 3246-3250.</w:t>
      </w:r>
    </w:p>
    <w:p w:rsidR="00DA1DC8" w:rsidRPr="00DA1DC8" w:rsidRDefault="00DA1DC8" w:rsidP="00DA1DC8">
      <w:pPr>
        <w:pStyle w:val="EndNoteBibliography"/>
        <w:spacing w:after="0"/>
        <w:ind w:left="720" w:hanging="720"/>
      </w:pPr>
      <w:r w:rsidRPr="00DA1DC8">
        <w:t>18.</w:t>
      </w:r>
      <w:r w:rsidRPr="00DA1DC8">
        <w:tab/>
        <w:t xml:space="preserve">Curhan GC, Chertow GM, Willett WC, et al. Birth weight and adult hypertension and obesity in women. </w:t>
      </w:r>
      <w:r w:rsidRPr="00DA1DC8">
        <w:rPr>
          <w:i/>
        </w:rPr>
        <w:t>CIRCULATION</w:t>
      </w:r>
      <w:r w:rsidRPr="00DA1DC8">
        <w:t>. 1996;94(6), 1310-1315.</w:t>
      </w:r>
    </w:p>
    <w:p w:rsidR="00DA1DC8" w:rsidRPr="00DA1DC8" w:rsidRDefault="00DA1DC8" w:rsidP="00DA1DC8">
      <w:pPr>
        <w:pStyle w:val="EndNoteBibliography"/>
        <w:spacing w:after="0"/>
        <w:ind w:left="720" w:hanging="720"/>
      </w:pPr>
      <w:r w:rsidRPr="00DA1DC8">
        <w:t>19.</w:t>
      </w:r>
      <w:r w:rsidRPr="00DA1DC8">
        <w:tab/>
        <w:t xml:space="preserve">Davis EF, Lewandowski AJ, Aye C, et al. Clinical cardiovascular risk during young adulthood in offspring of hypertensive pregnancies: Insights from a 20-year prospective follow-up birth cohort. </w:t>
      </w:r>
      <w:r w:rsidRPr="00DA1DC8">
        <w:rPr>
          <w:i/>
        </w:rPr>
        <w:t>BMJ Open</w:t>
      </w:r>
      <w:r w:rsidRPr="00DA1DC8">
        <w:t>. 2015;5(6).</w:t>
      </w:r>
    </w:p>
    <w:p w:rsidR="00DA1DC8" w:rsidRPr="00DA1DC8" w:rsidRDefault="00DA1DC8" w:rsidP="00DA1DC8">
      <w:pPr>
        <w:pStyle w:val="EndNoteBibliography"/>
        <w:spacing w:after="0"/>
        <w:ind w:left="720" w:hanging="720"/>
      </w:pPr>
      <w:r w:rsidRPr="00DA1DC8">
        <w:lastRenderedPageBreak/>
        <w:t>20.</w:t>
      </w:r>
      <w:r w:rsidRPr="00DA1DC8">
        <w:tab/>
        <w:t xml:space="preserve">Dubois L, Girard M. Early determinants of overweight at 4.5 years in a population-based longitudinal study. </w:t>
      </w:r>
      <w:r w:rsidRPr="00DA1DC8">
        <w:rPr>
          <w:i/>
        </w:rPr>
        <w:t>Int J Obes</w:t>
      </w:r>
      <w:r w:rsidRPr="00DA1DC8">
        <w:t>. 2006;30(4), 610-617.</w:t>
      </w:r>
    </w:p>
    <w:p w:rsidR="00DA1DC8" w:rsidRPr="00DA1DC8" w:rsidRDefault="00DA1DC8" w:rsidP="00DA1DC8">
      <w:pPr>
        <w:pStyle w:val="EndNoteBibliography"/>
        <w:spacing w:after="0"/>
        <w:ind w:left="720" w:hanging="720"/>
      </w:pPr>
      <w:r w:rsidRPr="00DA1DC8">
        <w:t>21.</w:t>
      </w:r>
      <w:r w:rsidRPr="00DA1DC8">
        <w:tab/>
        <w:t xml:space="preserve">Eriksson JG, Sandboge S, Salonen M, Kajantie E, Osmond C. Maternal weight in pregnancy and offspring body composition in late adulthood: Findings from the Helsinki Birth Cohort Study (HBCS). </w:t>
      </w:r>
      <w:r w:rsidRPr="00DA1DC8">
        <w:rPr>
          <w:i/>
        </w:rPr>
        <w:t>Ann Med</w:t>
      </w:r>
      <w:r w:rsidRPr="00DA1DC8">
        <w:t>. 2015;47(2), 94-99.</w:t>
      </w:r>
    </w:p>
    <w:p w:rsidR="00DA1DC8" w:rsidRPr="00DA1DC8" w:rsidRDefault="00DA1DC8" w:rsidP="00DA1DC8">
      <w:pPr>
        <w:pStyle w:val="EndNoteBibliography"/>
        <w:spacing w:after="0"/>
        <w:ind w:left="720" w:hanging="720"/>
      </w:pPr>
      <w:r w:rsidRPr="00DA1DC8">
        <w:t>22.</w:t>
      </w:r>
      <w:r w:rsidRPr="00DA1DC8">
        <w:tab/>
        <w:t xml:space="preserve">Eriksson J, Forsén T, Osmond C, Barker D. Obesity from cradle to grave. </w:t>
      </w:r>
      <w:r w:rsidRPr="00DA1DC8">
        <w:rPr>
          <w:i/>
        </w:rPr>
        <w:t>Int J Obes</w:t>
      </w:r>
      <w:r w:rsidRPr="00DA1DC8">
        <w:t>. 2003;27(6), 722-727.</w:t>
      </w:r>
    </w:p>
    <w:p w:rsidR="00DA1DC8" w:rsidRPr="00DA1DC8" w:rsidRDefault="00DA1DC8" w:rsidP="00DA1DC8">
      <w:pPr>
        <w:pStyle w:val="EndNoteBibliography"/>
        <w:spacing w:after="0"/>
        <w:ind w:left="720" w:hanging="720"/>
      </w:pPr>
      <w:r w:rsidRPr="00DA1DC8">
        <w:t>23.</w:t>
      </w:r>
      <w:r w:rsidRPr="00DA1DC8">
        <w:tab/>
        <w:t xml:space="preserve">Fairley L, Santorelli G, Lawlor DA, et al. The relationship between early life modifiable risk factors for childhood obesity, ethnicity and body mass index at age 3 years: Findings from the Born in Bradford birth cohort study. </w:t>
      </w:r>
      <w:r w:rsidRPr="00DA1DC8">
        <w:rPr>
          <w:i/>
        </w:rPr>
        <w:t>BMC Obesity</w:t>
      </w:r>
      <w:r w:rsidRPr="00DA1DC8">
        <w:t>. 2015;2 (1) (no pagination)(9).</w:t>
      </w:r>
    </w:p>
    <w:p w:rsidR="00DA1DC8" w:rsidRPr="00DA1DC8" w:rsidRDefault="00DA1DC8" w:rsidP="00DA1DC8">
      <w:pPr>
        <w:pStyle w:val="EndNoteBibliography"/>
        <w:spacing w:after="0"/>
        <w:ind w:left="720" w:hanging="720"/>
      </w:pPr>
      <w:r w:rsidRPr="00DA1DC8">
        <w:t>24.</w:t>
      </w:r>
      <w:r w:rsidRPr="00DA1DC8">
        <w:tab/>
        <w:t xml:space="preserve">Finer S, Iqbal MS, Lowe R, et al. Is famine exposure during developmental life in rural Bangladesh associated with a metabolic and epigenetic signature in young adulthood? A historical cohort study. </w:t>
      </w:r>
      <w:r w:rsidRPr="00DA1DC8">
        <w:rPr>
          <w:i/>
        </w:rPr>
        <w:t>BMJ Open</w:t>
      </w:r>
      <w:r w:rsidRPr="00DA1DC8">
        <w:t>. 2016;6(11), e011768.</w:t>
      </w:r>
    </w:p>
    <w:p w:rsidR="00DA1DC8" w:rsidRPr="00DA1DC8" w:rsidRDefault="00DA1DC8" w:rsidP="00DA1DC8">
      <w:pPr>
        <w:pStyle w:val="EndNoteBibliography"/>
        <w:spacing w:after="0"/>
        <w:ind w:left="720" w:hanging="720"/>
      </w:pPr>
      <w:r w:rsidRPr="00DA1DC8">
        <w:t>25.</w:t>
      </w:r>
      <w:r w:rsidRPr="00DA1DC8">
        <w:tab/>
        <w:t xml:space="preserve">Francis-Emmanuel PM, Thompson DS, Barnett AT, et al. Glucose metabolism in adult survivors of severe acute malnutrition. </w:t>
      </w:r>
      <w:r w:rsidRPr="00DA1DC8">
        <w:rPr>
          <w:i/>
        </w:rPr>
        <w:t>J Clin Endocrinol Metab</w:t>
      </w:r>
      <w:r w:rsidRPr="00DA1DC8">
        <w:t>. 2014;99(6), 2233-2240.</w:t>
      </w:r>
    </w:p>
    <w:p w:rsidR="00DA1DC8" w:rsidRPr="00DA1DC8" w:rsidRDefault="00DA1DC8" w:rsidP="00DA1DC8">
      <w:pPr>
        <w:pStyle w:val="EndNoteBibliography"/>
        <w:spacing w:after="0"/>
        <w:ind w:left="720" w:hanging="720"/>
      </w:pPr>
      <w:r w:rsidRPr="00DA1DC8">
        <w:t>26.</w:t>
      </w:r>
      <w:r w:rsidRPr="00DA1DC8">
        <w:tab/>
        <w:t xml:space="preserve">Frankel S, Elwood P, Sweetnam P, Yarnell J, Davey Smith G. Birthweight, body-mass index in middle age, and incident coronary heart disease. </w:t>
      </w:r>
      <w:r w:rsidRPr="00DA1DC8">
        <w:rPr>
          <w:i/>
        </w:rPr>
        <w:t>Lancet</w:t>
      </w:r>
      <w:r w:rsidRPr="00DA1DC8">
        <w:t>. 1996;348(9040), 1478-1480.</w:t>
      </w:r>
    </w:p>
    <w:p w:rsidR="00DA1DC8" w:rsidRPr="00DA1DC8" w:rsidRDefault="00DA1DC8" w:rsidP="00DA1DC8">
      <w:pPr>
        <w:pStyle w:val="EndNoteBibliography"/>
        <w:spacing w:after="0"/>
        <w:ind w:left="720" w:hanging="720"/>
      </w:pPr>
      <w:r w:rsidRPr="00DA1DC8">
        <w:t>27.</w:t>
      </w:r>
      <w:r w:rsidRPr="00DA1DC8">
        <w:tab/>
        <w:t xml:space="preserve">Gale CR, Javaid MK, Robinson SM, Law CM, Godfrey KM, Cooper C. Maternal size in pregnancy and body composition in children. </w:t>
      </w:r>
      <w:r w:rsidRPr="00DA1DC8">
        <w:rPr>
          <w:i/>
        </w:rPr>
        <w:t>J Clin Endocrinol Metab</w:t>
      </w:r>
      <w:r w:rsidRPr="00DA1DC8">
        <w:t>. 2007;92(10), 3904-3911.</w:t>
      </w:r>
    </w:p>
    <w:p w:rsidR="00DA1DC8" w:rsidRPr="00DA1DC8" w:rsidRDefault="00DA1DC8" w:rsidP="00DA1DC8">
      <w:pPr>
        <w:pStyle w:val="EndNoteBibliography"/>
        <w:spacing w:after="0"/>
        <w:ind w:left="720" w:hanging="720"/>
      </w:pPr>
      <w:r w:rsidRPr="00DA1DC8">
        <w:t>28.</w:t>
      </w:r>
      <w:r w:rsidRPr="00DA1DC8">
        <w:tab/>
        <w:t xml:space="preserve">Goldani MZ, Haeffner LSB, Agranonik M, Barbieri MA, Bettiol H, da Silva AAM. Do early life factors influence body mass index in adolescents? </w:t>
      </w:r>
      <w:r w:rsidRPr="00DA1DC8">
        <w:rPr>
          <w:i/>
        </w:rPr>
        <w:t>Braz J Med Biol Res</w:t>
      </w:r>
      <w:r w:rsidRPr="00DA1DC8">
        <w:t>. 2007;40(9), 1231-1236.</w:t>
      </w:r>
    </w:p>
    <w:p w:rsidR="00DA1DC8" w:rsidRPr="00DA1DC8" w:rsidRDefault="00DA1DC8" w:rsidP="00DA1DC8">
      <w:pPr>
        <w:pStyle w:val="EndNoteBibliography"/>
        <w:spacing w:after="0"/>
        <w:ind w:left="720" w:hanging="720"/>
      </w:pPr>
      <w:r w:rsidRPr="00DA1DC8">
        <w:t>29.</w:t>
      </w:r>
      <w:r w:rsidRPr="00DA1DC8">
        <w:tab/>
        <w:t xml:space="preserve">Gomes FM, Subramanian SV, Escobar AM, et al. No association between low birth weight and cardiovascular risk factors in early adulthood: evidence from Sao Paulo, Brazil. </w:t>
      </w:r>
      <w:r w:rsidRPr="00DA1DC8">
        <w:rPr>
          <w:i/>
        </w:rPr>
        <w:t>PLoS ONE [Electronic Resource]</w:t>
      </w:r>
      <w:r w:rsidRPr="00DA1DC8">
        <w:t>. 2013;8(6), e66554.</w:t>
      </w:r>
    </w:p>
    <w:p w:rsidR="00DA1DC8" w:rsidRPr="00DA1DC8" w:rsidRDefault="00DA1DC8" w:rsidP="00DA1DC8">
      <w:pPr>
        <w:pStyle w:val="EndNoteBibliography"/>
        <w:spacing w:after="0"/>
        <w:ind w:left="720" w:hanging="720"/>
      </w:pPr>
      <w:r w:rsidRPr="00DA1DC8">
        <w:t>30.</w:t>
      </w:r>
      <w:r w:rsidRPr="00DA1DC8">
        <w:tab/>
        <w:t xml:space="preserve">Graversen L, Sørensen TIA, Petersen L, et al. Stability of the associations between early life risk indicators and adolescent overweight over the evolving obesity epidemic. </w:t>
      </w:r>
      <w:r w:rsidRPr="00DA1DC8">
        <w:rPr>
          <w:i/>
        </w:rPr>
        <w:t>PLoS ONE</w:t>
      </w:r>
      <w:r w:rsidRPr="00DA1DC8">
        <w:t>. 2014;9(4).</w:t>
      </w:r>
    </w:p>
    <w:p w:rsidR="00DA1DC8" w:rsidRPr="00DA1DC8" w:rsidRDefault="00DA1DC8" w:rsidP="00DA1DC8">
      <w:pPr>
        <w:pStyle w:val="EndNoteBibliography"/>
        <w:spacing w:after="0"/>
        <w:ind w:left="720" w:hanging="720"/>
      </w:pPr>
      <w:r w:rsidRPr="00DA1DC8">
        <w:t>31.</w:t>
      </w:r>
      <w:r w:rsidRPr="00DA1DC8">
        <w:tab/>
        <w:t xml:space="preserve">Griffiths LJ, Hawkins SS, Cole TJ, Dezateux C. Risk factors for rapid weight gain in preschool children: Findings from a UK-wide prospective study. </w:t>
      </w:r>
      <w:r w:rsidRPr="00DA1DC8">
        <w:rPr>
          <w:i/>
        </w:rPr>
        <w:t>Int J Obes</w:t>
      </w:r>
      <w:r w:rsidRPr="00DA1DC8">
        <w:t>. 2010;34(4), 624-632.</w:t>
      </w:r>
    </w:p>
    <w:p w:rsidR="00DA1DC8" w:rsidRPr="00DA1DC8" w:rsidRDefault="00DA1DC8" w:rsidP="00DA1DC8">
      <w:pPr>
        <w:pStyle w:val="EndNoteBibliography"/>
        <w:spacing w:after="0"/>
        <w:ind w:left="720" w:hanging="720"/>
      </w:pPr>
      <w:r w:rsidRPr="00DA1DC8">
        <w:t>32.</w:t>
      </w:r>
      <w:r w:rsidRPr="00DA1DC8">
        <w:tab/>
        <w:t xml:space="preserve">Haga C, Kondo N, Suzuki K, et al. Developmental Trajectories of Body Mass Index Among Japanese Children and Impact of Maternal Factors during Pregnancy. </w:t>
      </w:r>
      <w:r w:rsidRPr="00DA1DC8">
        <w:rPr>
          <w:i/>
        </w:rPr>
        <w:t>PLoS ONE</w:t>
      </w:r>
      <w:r w:rsidRPr="00DA1DC8">
        <w:t>. 2012;7(12).</w:t>
      </w:r>
    </w:p>
    <w:p w:rsidR="00DA1DC8" w:rsidRPr="00DA1DC8" w:rsidRDefault="00DA1DC8" w:rsidP="00DA1DC8">
      <w:pPr>
        <w:pStyle w:val="EndNoteBibliography"/>
        <w:spacing w:after="0"/>
        <w:ind w:left="720" w:hanging="720"/>
      </w:pPr>
      <w:r w:rsidRPr="00DA1DC8">
        <w:t>33.</w:t>
      </w:r>
      <w:r w:rsidRPr="00DA1DC8">
        <w:tab/>
        <w:t xml:space="preserve">Hakola L, Takkinen HM, Niinistö S, et al. Maternal fatty acid intake during pregnancy and the development of childhood overweight: a birth cohort study. </w:t>
      </w:r>
      <w:r w:rsidRPr="00DA1DC8">
        <w:rPr>
          <w:i/>
        </w:rPr>
        <w:t>Pediatr Obes</w:t>
      </w:r>
      <w:r w:rsidRPr="00DA1DC8">
        <w:t>. 2016;12, 26-37.</w:t>
      </w:r>
    </w:p>
    <w:p w:rsidR="00DA1DC8" w:rsidRPr="00DA1DC8" w:rsidRDefault="00DA1DC8" w:rsidP="00DA1DC8">
      <w:pPr>
        <w:pStyle w:val="EndNoteBibliography"/>
        <w:spacing w:after="0"/>
        <w:ind w:left="720" w:hanging="720"/>
      </w:pPr>
      <w:r w:rsidRPr="00DA1DC8">
        <w:t>34.</w:t>
      </w:r>
      <w:r w:rsidRPr="00DA1DC8">
        <w:tab/>
        <w:t xml:space="preserve">Heppe DHM, Kiefte-De Jong JC, Durmuş B, et al. Parental, fetal, and infant risk factors for preschool overweight: The Generation R Study. </w:t>
      </w:r>
      <w:r w:rsidRPr="00DA1DC8">
        <w:rPr>
          <w:i/>
        </w:rPr>
        <w:t>Pediatr Res</w:t>
      </w:r>
      <w:r w:rsidRPr="00DA1DC8">
        <w:t>. 2013;73(1), 120-127.</w:t>
      </w:r>
    </w:p>
    <w:p w:rsidR="00DA1DC8" w:rsidRPr="00DA1DC8" w:rsidRDefault="00DA1DC8" w:rsidP="00DA1DC8">
      <w:pPr>
        <w:pStyle w:val="EndNoteBibliography"/>
        <w:spacing w:after="0"/>
        <w:ind w:left="720" w:hanging="720"/>
      </w:pPr>
      <w:r w:rsidRPr="00DA1DC8">
        <w:t>35.</w:t>
      </w:r>
      <w:r w:rsidRPr="00DA1DC8">
        <w:tab/>
        <w:t xml:space="preserve">Hrolfsdottir L, Rytter D, Olsen SF, et al. Gestational weight gain in normal weight women and offspring cardio-metabolic risk factors at 20 years of age. </w:t>
      </w:r>
      <w:r w:rsidRPr="00DA1DC8">
        <w:rPr>
          <w:i/>
        </w:rPr>
        <w:t>Int J Obes</w:t>
      </w:r>
      <w:r w:rsidRPr="00DA1DC8">
        <w:t>. 2015;39(4), 671-676.</w:t>
      </w:r>
    </w:p>
    <w:p w:rsidR="00DA1DC8" w:rsidRPr="00DA1DC8" w:rsidRDefault="00DA1DC8" w:rsidP="00DA1DC8">
      <w:pPr>
        <w:pStyle w:val="EndNoteBibliography"/>
        <w:spacing w:after="0"/>
        <w:ind w:left="720" w:hanging="720"/>
      </w:pPr>
      <w:r w:rsidRPr="00DA1DC8">
        <w:t>36.</w:t>
      </w:r>
      <w:r w:rsidRPr="00DA1DC8">
        <w:tab/>
        <w:t xml:space="preserve">Huang RC, Burke V, Newnham JP, et al. Perinatal and childhood origins of cardiovascular disease. </w:t>
      </w:r>
      <w:r w:rsidRPr="00DA1DC8">
        <w:rPr>
          <w:i/>
        </w:rPr>
        <w:t>Int J Obes</w:t>
      </w:r>
      <w:r w:rsidRPr="00DA1DC8">
        <w:t>. 2007;31(2), 236-244.</w:t>
      </w:r>
    </w:p>
    <w:p w:rsidR="00DA1DC8" w:rsidRPr="00DA1DC8" w:rsidRDefault="00DA1DC8" w:rsidP="00DA1DC8">
      <w:pPr>
        <w:pStyle w:val="EndNoteBibliography"/>
        <w:spacing w:after="0"/>
        <w:ind w:left="720" w:hanging="720"/>
      </w:pPr>
      <w:r w:rsidRPr="00DA1DC8">
        <w:t>37.</w:t>
      </w:r>
      <w:r w:rsidRPr="00DA1DC8">
        <w:tab/>
        <w:t xml:space="preserve">Hui LL, Nelson EAS, Yu LM, Li AM, Fok TF. Risk factors for childhood overweight in 6- To 7-y-old Hong Kong children. </w:t>
      </w:r>
      <w:r w:rsidRPr="00DA1DC8">
        <w:rPr>
          <w:i/>
        </w:rPr>
        <w:t>Int J Obes</w:t>
      </w:r>
      <w:r w:rsidRPr="00DA1DC8">
        <w:t>. 2003;27(11), 1411-1418.</w:t>
      </w:r>
    </w:p>
    <w:p w:rsidR="00DA1DC8" w:rsidRPr="00DA1DC8" w:rsidRDefault="00DA1DC8" w:rsidP="00DA1DC8">
      <w:pPr>
        <w:pStyle w:val="EndNoteBibliography"/>
        <w:spacing w:after="0"/>
        <w:ind w:left="720" w:hanging="720"/>
      </w:pPr>
      <w:r w:rsidRPr="00DA1DC8">
        <w:t>38.</w:t>
      </w:r>
      <w:r w:rsidRPr="00DA1DC8">
        <w:tab/>
        <w:t xml:space="preserve">Iguacel I, Escartín L, Fernández-Alvira JM, et al. Early life risk factors and their cumulative effects as predictors of overweight in Spanish children. </w:t>
      </w:r>
      <w:r w:rsidRPr="00DA1DC8">
        <w:rPr>
          <w:i/>
        </w:rPr>
        <w:t>Int J Public Health</w:t>
      </w:r>
      <w:r w:rsidRPr="00DA1DC8">
        <w:t>. 2018;63(4), 501-512.</w:t>
      </w:r>
    </w:p>
    <w:p w:rsidR="00DA1DC8" w:rsidRPr="00DA1DC8" w:rsidRDefault="00DA1DC8" w:rsidP="00DA1DC8">
      <w:pPr>
        <w:pStyle w:val="EndNoteBibliography"/>
        <w:spacing w:after="0"/>
        <w:ind w:left="720" w:hanging="720"/>
      </w:pPr>
      <w:r w:rsidRPr="00DA1DC8">
        <w:t>39.</w:t>
      </w:r>
      <w:r w:rsidRPr="00DA1DC8">
        <w:tab/>
        <w:t xml:space="preserve">Innes KE, Byers TE, Marshall JA, Baron A, Orleans M, Hamman RF. Association of a woman's own birth weight with subsequent risk for gestational diabetes.[Erratum appears in JAMA 2002 Jun 26;287(24):3212]. </w:t>
      </w:r>
      <w:r w:rsidRPr="00DA1DC8">
        <w:rPr>
          <w:i/>
        </w:rPr>
        <w:t>JAMA</w:t>
      </w:r>
      <w:r w:rsidRPr="00DA1DC8">
        <w:t>. 2002;287(19), 2534-2541.</w:t>
      </w:r>
    </w:p>
    <w:p w:rsidR="00DA1DC8" w:rsidRPr="00DA1DC8" w:rsidRDefault="00DA1DC8" w:rsidP="00DA1DC8">
      <w:pPr>
        <w:pStyle w:val="EndNoteBibliography"/>
        <w:spacing w:after="0"/>
        <w:ind w:left="720" w:hanging="720"/>
      </w:pPr>
      <w:r w:rsidRPr="00DA1DC8">
        <w:t>40.</w:t>
      </w:r>
      <w:r w:rsidRPr="00DA1DC8">
        <w:tab/>
        <w:t xml:space="preserve">Jacota M, Forhan A, Saldanha-Gomes C, Charles MA, Heude B, for the EM-CCSG. Maternal weight prior and during pregnancy and offspring's BMI and adiposity at 5–6 years in the EDEN mother–child cohort. </w:t>
      </w:r>
      <w:r w:rsidRPr="00DA1DC8">
        <w:rPr>
          <w:i/>
        </w:rPr>
        <w:t>Pediatr Obes</w:t>
      </w:r>
      <w:r w:rsidRPr="00DA1DC8">
        <w:t>. 2017;12(4), 320-329.</w:t>
      </w:r>
    </w:p>
    <w:p w:rsidR="00DA1DC8" w:rsidRPr="00DA1DC8" w:rsidRDefault="00DA1DC8" w:rsidP="00DA1DC8">
      <w:pPr>
        <w:pStyle w:val="EndNoteBibliography"/>
        <w:spacing w:after="0"/>
        <w:ind w:left="720" w:hanging="720"/>
      </w:pPr>
      <w:r w:rsidRPr="00DA1DC8">
        <w:lastRenderedPageBreak/>
        <w:t>41.</w:t>
      </w:r>
      <w:r w:rsidRPr="00DA1DC8">
        <w:tab/>
        <w:t xml:space="preserve">Järvelin MR, Sovio U, King V, et al. Early life factors and blood pressure at age 31 years in the 1966 Northern Finland birth cohort. </w:t>
      </w:r>
      <w:r w:rsidRPr="00DA1DC8">
        <w:rPr>
          <w:i/>
        </w:rPr>
        <w:t>Hypertension</w:t>
      </w:r>
      <w:r w:rsidRPr="00DA1DC8">
        <w:t>. 2004;44(6), 838-846.</w:t>
      </w:r>
    </w:p>
    <w:p w:rsidR="00DA1DC8" w:rsidRPr="00DA1DC8" w:rsidRDefault="00DA1DC8" w:rsidP="00DA1DC8">
      <w:pPr>
        <w:pStyle w:val="EndNoteBibliography"/>
        <w:spacing w:after="0"/>
        <w:ind w:left="720" w:hanging="720"/>
      </w:pPr>
      <w:r w:rsidRPr="00DA1DC8">
        <w:t>42.</w:t>
      </w:r>
      <w:r w:rsidRPr="00DA1DC8">
        <w:tab/>
        <w:t xml:space="preserve">Jen V, Erler NS, Tielemans MJ, et al. Mothers' intake of sugar-containing beverages during pregnancy and body composition of their children during childhood: The Generation R Study. </w:t>
      </w:r>
      <w:r w:rsidRPr="00DA1DC8">
        <w:rPr>
          <w:i/>
        </w:rPr>
        <w:t>Am J Clin Nutr</w:t>
      </w:r>
      <w:r w:rsidRPr="00DA1DC8">
        <w:t>. 2017;105(4), 834-841.</w:t>
      </w:r>
    </w:p>
    <w:p w:rsidR="00DA1DC8" w:rsidRPr="00DA1DC8" w:rsidRDefault="00DA1DC8" w:rsidP="00DA1DC8">
      <w:pPr>
        <w:pStyle w:val="EndNoteBibliography"/>
        <w:spacing w:after="0"/>
        <w:ind w:left="720" w:hanging="720"/>
      </w:pPr>
      <w:r w:rsidRPr="00DA1DC8">
        <w:t>43.</w:t>
      </w:r>
      <w:r w:rsidRPr="00DA1DC8">
        <w:tab/>
        <w:t xml:space="preserve">Joglekar CV, Fall CHD, Deshpande VU, et al. Newborn size, infant and childhood growth, and body composition and cardiovascular disease risk factors at the age of 6 years: The Pune Maternal Nutrition Study. </w:t>
      </w:r>
      <w:r w:rsidRPr="00DA1DC8">
        <w:rPr>
          <w:i/>
        </w:rPr>
        <w:t>Int J Obes</w:t>
      </w:r>
      <w:r w:rsidRPr="00DA1DC8">
        <w:t>. 2007;31(10), 1534-1544.</w:t>
      </w:r>
    </w:p>
    <w:p w:rsidR="00DA1DC8" w:rsidRPr="00DA1DC8" w:rsidRDefault="00DA1DC8" w:rsidP="00DA1DC8">
      <w:pPr>
        <w:pStyle w:val="EndNoteBibliography"/>
        <w:spacing w:after="0"/>
        <w:ind w:left="720" w:hanging="720"/>
      </w:pPr>
      <w:r w:rsidRPr="00DA1DC8">
        <w:t>44.</w:t>
      </w:r>
      <w:r w:rsidRPr="00DA1DC8">
        <w:tab/>
        <w:t xml:space="preserve">Jones ME, Swerdlow AJ, Gill LE, Goldacre MJ. Pre-natal and early life risk factors for childhood onset diabetes mellitus: A record linkage study. </w:t>
      </w:r>
      <w:r w:rsidRPr="00DA1DC8">
        <w:rPr>
          <w:i/>
        </w:rPr>
        <w:t>Int J Epidemiol</w:t>
      </w:r>
      <w:r w:rsidRPr="00DA1DC8">
        <w:t>. 1998;27(3), 444-449.</w:t>
      </w:r>
    </w:p>
    <w:p w:rsidR="00DA1DC8" w:rsidRPr="00DA1DC8" w:rsidRDefault="00DA1DC8" w:rsidP="00DA1DC8">
      <w:pPr>
        <w:pStyle w:val="EndNoteBibliography"/>
        <w:spacing w:after="0"/>
        <w:ind w:left="720" w:hanging="720"/>
      </w:pPr>
      <w:r w:rsidRPr="00DA1DC8">
        <w:t>45.</w:t>
      </w:r>
      <w:r w:rsidRPr="00DA1DC8">
        <w:tab/>
        <w:t xml:space="preserve">Jones-Smith JC, Neufeld LM, Laraia B, Ramakrishnan U, Garcia-Guerra A, Fernald LCH. Early life growth trajectories and future risk for overweight. </w:t>
      </w:r>
      <w:r w:rsidRPr="00DA1DC8">
        <w:rPr>
          <w:i/>
        </w:rPr>
        <w:t>Nutr Diabetes</w:t>
      </w:r>
      <w:r w:rsidRPr="00DA1DC8">
        <w:t>. 2013;3(FEBRUARY).</w:t>
      </w:r>
    </w:p>
    <w:p w:rsidR="00DA1DC8" w:rsidRPr="00DA1DC8" w:rsidRDefault="00DA1DC8" w:rsidP="00DA1DC8">
      <w:pPr>
        <w:pStyle w:val="EndNoteBibliography"/>
        <w:spacing w:after="0"/>
        <w:ind w:left="720" w:hanging="720"/>
      </w:pPr>
      <w:r w:rsidRPr="00DA1DC8">
        <w:t>46.</w:t>
      </w:r>
      <w:r w:rsidRPr="00DA1DC8">
        <w:tab/>
        <w:t xml:space="preserve">Keinan-Boker L, Shasha-Lavsky H, Eilat-Zanani S, Edri-Shur A, Shasha SM. Chronic health conditions in Jewish Holocaust survivors born during world war II. </w:t>
      </w:r>
      <w:r w:rsidRPr="00DA1DC8">
        <w:rPr>
          <w:i/>
        </w:rPr>
        <w:t>Isr Med Assoc J</w:t>
      </w:r>
      <w:r w:rsidRPr="00DA1DC8">
        <w:t>. 2015;17(4), 206-212.</w:t>
      </w:r>
    </w:p>
    <w:p w:rsidR="00DA1DC8" w:rsidRPr="00DA1DC8" w:rsidRDefault="00DA1DC8" w:rsidP="00DA1DC8">
      <w:pPr>
        <w:pStyle w:val="EndNoteBibliography"/>
        <w:spacing w:after="0"/>
        <w:ind w:left="720" w:hanging="720"/>
      </w:pPr>
      <w:r w:rsidRPr="00DA1DC8">
        <w:t>47.</w:t>
      </w:r>
      <w:r w:rsidRPr="00DA1DC8">
        <w:tab/>
        <w:t xml:space="preserve">Kensara OA, Wootton SA, Phillips DI, Patel M, Jackson AA, Elia M. Fetal programming of body composition: Relation between birth weight and body composition measured with dual-energy X-ray absorptiometry and anthropometric methods in older Englishmen. </w:t>
      </w:r>
      <w:r w:rsidRPr="00DA1DC8">
        <w:rPr>
          <w:i/>
        </w:rPr>
        <w:t>Am J Clin Nutr</w:t>
      </w:r>
      <w:r w:rsidRPr="00DA1DC8">
        <w:t>. 2005;82(5), 980-987.</w:t>
      </w:r>
    </w:p>
    <w:p w:rsidR="00DA1DC8" w:rsidRPr="00DA1DC8" w:rsidRDefault="00DA1DC8" w:rsidP="00DA1DC8">
      <w:pPr>
        <w:pStyle w:val="EndNoteBibliography"/>
        <w:spacing w:after="0"/>
        <w:ind w:left="720" w:hanging="720"/>
      </w:pPr>
      <w:r w:rsidRPr="00DA1DC8">
        <w:t>48.</w:t>
      </w:r>
      <w:r w:rsidRPr="00DA1DC8">
        <w:tab/>
        <w:t xml:space="preserve">Kerkhof GF, Leunissen RWJ, Hokken-Koelega ACS. Early origins of the metabolic syndrome: Role of small size at birth, early postnatal weight gain, and adult IGF-I. </w:t>
      </w:r>
      <w:r w:rsidRPr="00DA1DC8">
        <w:rPr>
          <w:i/>
        </w:rPr>
        <w:t>J Clin Endocrinol Metab</w:t>
      </w:r>
      <w:r w:rsidRPr="00DA1DC8">
        <w:t>. 2012;97(8), 2637-2643.</w:t>
      </w:r>
    </w:p>
    <w:p w:rsidR="00DA1DC8" w:rsidRPr="00DA1DC8" w:rsidRDefault="00DA1DC8" w:rsidP="00DA1DC8">
      <w:pPr>
        <w:pStyle w:val="EndNoteBibliography"/>
        <w:spacing w:after="0"/>
        <w:ind w:left="720" w:hanging="720"/>
      </w:pPr>
      <w:r w:rsidRPr="00DA1DC8">
        <w:t>49.</w:t>
      </w:r>
      <w:r w:rsidRPr="00DA1DC8">
        <w:tab/>
        <w:t xml:space="preserve">Kerr JA, Long C, Clifford SA, et al. Early-life exposures predicting onset and resolution of childhood overweight or obesity. </w:t>
      </w:r>
      <w:r w:rsidRPr="00DA1DC8">
        <w:rPr>
          <w:i/>
        </w:rPr>
        <w:t>Arch Dis Child</w:t>
      </w:r>
      <w:r w:rsidRPr="00DA1DC8">
        <w:t>. 2017;102(10), 915-922.</w:t>
      </w:r>
    </w:p>
    <w:p w:rsidR="00DA1DC8" w:rsidRPr="00DA1DC8" w:rsidRDefault="00DA1DC8" w:rsidP="00DA1DC8">
      <w:pPr>
        <w:pStyle w:val="EndNoteBibliography"/>
        <w:spacing w:after="0"/>
        <w:ind w:left="720" w:hanging="720"/>
      </w:pPr>
      <w:r w:rsidRPr="00DA1DC8">
        <w:t>50.</w:t>
      </w:r>
      <w:r w:rsidRPr="00DA1DC8">
        <w:tab/>
        <w:t xml:space="preserve">Kim CS, Park JS, Park J, et al. The relation between birth weight and insulin resistance in Korean adolescents. </w:t>
      </w:r>
      <w:r w:rsidRPr="00DA1DC8">
        <w:rPr>
          <w:i/>
        </w:rPr>
        <w:t>Yonsei Med J</w:t>
      </w:r>
      <w:r w:rsidRPr="00DA1DC8">
        <w:t>. 2006;47(1), 85-92.</w:t>
      </w:r>
    </w:p>
    <w:p w:rsidR="00DA1DC8" w:rsidRPr="00DA1DC8" w:rsidRDefault="00DA1DC8" w:rsidP="00DA1DC8">
      <w:pPr>
        <w:pStyle w:val="EndNoteBibliography"/>
        <w:spacing w:after="0"/>
        <w:ind w:left="720" w:hanging="720"/>
      </w:pPr>
      <w:r w:rsidRPr="00DA1DC8">
        <w:t>51.</w:t>
      </w:r>
      <w:r w:rsidRPr="00DA1DC8">
        <w:tab/>
        <w:t xml:space="preserve">Koupil I, Toivanen P. Social and early-life determinants of overweight and obesity in 18-year-old Swedish men. </w:t>
      </w:r>
      <w:r w:rsidRPr="00DA1DC8">
        <w:rPr>
          <w:i/>
        </w:rPr>
        <w:t>Int J Obes</w:t>
      </w:r>
      <w:r w:rsidRPr="00DA1DC8">
        <w:t>. 2008;32(1), 73-81.</w:t>
      </w:r>
    </w:p>
    <w:p w:rsidR="00DA1DC8" w:rsidRPr="00DA1DC8" w:rsidRDefault="00DA1DC8" w:rsidP="00DA1DC8">
      <w:pPr>
        <w:pStyle w:val="EndNoteBibliography"/>
        <w:spacing w:after="0"/>
        <w:ind w:left="720" w:hanging="720"/>
      </w:pPr>
      <w:r w:rsidRPr="00DA1DC8">
        <w:t>52.</w:t>
      </w:r>
      <w:r w:rsidRPr="00DA1DC8">
        <w:tab/>
        <w:t xml:space="preserve">Krishnaveni GV, Veena SR, Karat SC, Yajnik CS, Fall CHD. Association between maternal folate concentrations during pregnancy and insulin resistance in Indian children. </w:t>
      </w:r>
      <w:r w:rsidRPr="00DA1DC8">
        <w:rPr>
          <w:i/>
        </w:rPr>
        <w:t>Diabetologia</w:t>
      </w:r>
      <w:r w:rsidRPr="00DA1DC8">
        <w:t>. 2014;57(1), 110-121.</w:t>
      </w:r>
    </w:p>
    <w:p w:rsidR="00DA1DC8" w:rsidRPr="00DA1DC8" w:rsidRDefault="00DA1DC8" w:rsidP="00DA1DC8">
      <w:pPr>
        <w:pStyle w:val="EndNoteBibliography"/>
        <w:spacing w:after="0"/>
        <w:ind w:left="720" w:hanging="720"/>
      </w:pPr>
      <w:r w:rsidRPr="00DA1DC8">
        <w:t>53.</w:t>
      </w:r>
      <w:r w:rsidRPr="00DA1DC8">
        <w:tab/>
        <w:t xml:space="preserve">Kuhle S, Maguire B, Ata N, MacInnis N, Dodds L. Birth Weight for Gestational Age, Anthropometric Measures, and Cardiovascular Disease Markers in Children. </w:t>
      </w:r>
      <w:r w:rsidRPr="00DA1DC8">
        <w:rPr>
          <w:i/>
        </w:rPr>
        <w:t>J Pediatr</w:t>
      </w:r>
      <w:r w:rsidRPr="00DA1DC8">
        <w:t>. 2017;182, 99-106.</w:t>
      </w:r>
    </w:p>
    <w:p w:rsidR="00DA1DC8" w:rsidRPr="00DA1DC8" w:rsidRDefault="00DA1DC8" w:rsidP="00DA1DC8">
      <w:pPr>
        <w:pStyle w:val="EndNoteBibliography"/>
        <w:spacing w:after="0"/>
        <w:ind w:left="720" w:hanging="720"/>
      </w:pPr>
      <w:r w:rsidRPr="00DA1DC8">
        <w:t>54.</w:t>
      </w:r>
      <w:r w:rsidRPr="00DA1DC8">
        <w:tab/>
        <w:t xml:space="preserve">Labayen I, Ruiz JR, Vicente-Rodríguez G, et al. Early life programming of abdominal adiposity in adolescents: The HELENA study. </w:t>
      </w:r>
      <w:r w:rsidRPr="00DA1DC8">
        <w:rPr>
          <w:i/>
        </w:rPr>
        <w:t>DIABETES CARE</w:t>
      </w:r>
      <w:r w:rsidRPr="00DA1DC8">
        <w:t>. 2009;32(11), 2120-2122.</w:t>
      </w:r>
    </w:p>
    <w:p w:rsidR="00DA1DC8" w:rsidRPr="00DA1DC8" w:rsidRDefault="00DA1DC8" w:rsidP="00DA1DC8">
      <w:pPr>
        <w:pStyle w:val="EndNoteBibliography"/>
        <w:spacing w:after="0"/>
        <w:ind w:left="720" w:hanging="720"/>
      </w:pPr>
      <w:r w:rsidRPr="00DA1DC8">
        <w:t>55.</w:t>
      </w:r>
      <w:r w:rsidRPr="00DA1DC8">
        <w:tab/>
        <w:t xml:space="preserve">Laitinen J, Jääskeläinen A, Hartikainen AL, et al. Maternal weight gain during the first half of pregnancy and offspring obesity at 16 years: A prospective cohort study. </w:t>
      </w:r>
      <w:r w:rsidRPr="00DA1DC8">
        <w:rPr>
          <w:i/>
        </w:rPr>
        <w:t>BJOG Int J Obstet Gynaecol</w:t>
      </w:r>
      <w:r w:rsidRPr="00DA1DC8">
        <w:t>. 2012;119(6), 716-723.</w:t>
      </w:r>
    </w:p>
    <w:p w:rsidR="00DA1DC8" w:rsidRPr="00DA1DC8" w:rsidRDefault="00DA1DC8" w:rsidP="00DA1DC8">
      <w:pPr>
        <w:pStyle w:val="EndNoteBibliography"/>
        <w:spacing w:after="0"/>
        <w:ind w:left="720" w:hanging="720"/>
      </w:pPr>
      <w:r w:rsidRPr="00DA1DC8">
        <w:t>56.</w:t>
      </w:r>
      <w:r w:rsidRPr="00DA1DC8">
        <w:tab/>
        <w:t xml:space="preserve">Lamb MM, Dabelea D, Yin X, et al. Early-life predictors of higher body mass index in healthy children. </w:t>
      </w:r>
      <w:r w:rsidRPr="00DA1DC8">
        <w:rPr>
          <w:i/>
        </w:rPr>
        <w:t>Ann Nutr Metab</w:t>
      </w:r>
      <w:r w:rsidRPr="00DA1DC8">
        <w:t>. 2010;56(1), 16-22.</w:t>
      </w:r>
    </w:p>
    <w:p w:rsidR="00DA1DC8" w:rsidRPr="00DA1DC8" w:rsidRDefault="00DA1DC8" w:rsidP="00DA1DC8">
      <w:pPr>
        <w:pStyle w:val="EndNoteBibliography"/>
        <w:spacing w:after="0"/>
        <w:ind w:left="720" w:hanging="720"/>
      </w:pPr>
      <w:r w:rsidRPr="00DA1DC8">
        <w:t>57.</w:t>
      </w:r>
      <w:r w:rsidRPr="00DA1DC8">
        <w:tab/>
        <w:t xml:space="preserve">Lapidus L, Andersson SW, Bengtsson C, Björkelund C, Rossander-Hulthén L, Lissner L. Weight and length at birth and their relationship to diabetes incidence and all-cause mortality-A 32-year follow-up of the population study of women in Gothenburg, Sweden. </w:t>
      </w:r>
      <w:r w:rsidRPr="00DA1DC8">
        <w:rPr>
          <w:i/>
        </w:rPr>
        <w:t>Prim Care Diabetes</w:t>
      </w:r>
      <w:r w:rsidRPr="00DA1DC8">
        <w:t>. 2008;2(3), 127-133.</w:t>
      </w:r>
    </w:p>
    <w:p w:rsidR="00DA1DC8" w:rsidRPr="00DA1DC8" w:rsidRDefault="00DA1DC8" w:rsidP="00DA1DC8">
      <w:pPr>
        <w:pStyle w:val="EndNoteBibliography"/>
        <w:spacing w:after="0"/>
        <w:ind w:left="720" w:hanging="720"/>
      </w:pPr>
      <w:r w:rsidRPr="00DA1DC8">
        <w:t>58.</w:t>
      </w:r>
      <w:r w:rsidRPr="00DA1DC8">
        <w:tab/>
        <w:t xml:space="preserve">Law CM, Egger P, Dada O, et al. Body size at birth and blood pressure among children in developing countries. </w:t>
      </w:r>
      <w:r w:rsidRPr="00DA1DC8">
        <w:rPr>
          <w:i/>
        </w:rPr>
        <w:t>Int J Epidemiol</w:t>
      </w:r>
      <w:r w:rsidRPr="00DA1DC8">
        <w:t>. 2001;30(1), 52-57.</w:t>
      </w:r>
    </w:p>
    <w:p w:rsidR="00DA1DC8" w:rsidRPr="00DA1DC8" w:rsidRDefault="00DA1DC8" w:rsidP="00DA1DC8">
      <w:pPr>
        <w:pStyle w:val="EndNoteBibliography"/>
        <w:spacing w:after="0"/>
        <w:ind w:left="720" w:hanging="720"/>
      </w:pPr>
      <w:r w:rsidRPr="00DA1DC8">
        <w:t>59.</w:t>
      </w:r>
      <w:r w:rsidRPr="00DA1DC8">
        <w:tab/>
        <w:t xml:space="preserve">Lawlor DA, Smith GD, Ebrahim S. Life course influences on insulin resistance: Findings from the British women's heart and health study. </w:t>
      </w:r>
      <w:r w:rsidRPr="00DA1DC8">
        <w:rPr>
          <w:i/>
        </w:rPr>
        <w:t>DIABETES CARE</w:t>
      </w:r>
      <w:r w:rsidRPr="00DA1DC8">
        <w:t>. 2003;26(1), 97-103.</w:t>
      </w:r>
    </w:p>
    <w:p w:rsidR="00DA1DC8" w:rsidRPr="00DA1DC8" w:rsidRDefault="00DA1DC8" w:rsidP="00DA1DC8">
      <w:pPr>
        <w:pStyle w:val="EndNoteBibliography"/>
        <w:spacing w:after="0"/>
        <w:ind w:left="720" w:hanging="720"/>
      </w:pPr>
      <w:r w:rsidRPr="00DA1DC8">
        <w:t>60.</w:t>
      </w:r>
      <w:r w:rsidRPr="00DA1DC8">
        <w:tab/>
        <w:t xml:space="preserve">Lawlor DA, Najman JM, Sterne J, Williams GM, Ebrahim S, Smith GD. Associations of parental, birth, and early life characteristics with systolic blood pressure at 5 years of age: Findings </w:t>
      </w:r>
      <w:r w:rsidRPr="00DA1DC8">
        <w:lastRenderedPageBreak/>
        <w:t xml:space="preserve">from the Mater-University study of pregnancy and its outcomes. </w:t>
      </w:r>
      <w:r w:rsidRPr="00DA1DC8">
        <w:rPr>
          <w:i/>
        </w:rPr>
        <w:t>CIRCULATION</w:t>
      </w:r>
      <w:r w:rsidRPr="00DA1DC8">
        <w:t>. 2004;110(16), 2417-2423.</w:t>
      </w:r>
    </w:p>
    <w:p w:rsidR="00DA1DC8" w:rsidRPr="00DA1DC8" w:rsidRDefault="00DA1DC8" w:rsidP="00DA1DC8">
      <w:pPr>
        <w:pStyle w:val="EndNoteBibliography"/>
        <w:spacing w:after="0"/>
        <w:ind w:left="720" w:hanging="720"/>
      </w:pPr>
      <w:r w:rsidRPr="00DA1DC8">
        <w:t>61.</w:t>
      </w:r>
      <w:r w:rsidRPr="00DA1DC8">
        <w:tab/>
        <w:t xml:space="preserve">Leermakers ETM, Tielemans MJ, van den Broek M, Jaddoe VWV, Franco OH, Kiefte-de Jong JC. Maternal dietary patterns during pregnancy and offspring cardiometabolic health at age 6 years: The generation R study. </w:t>
      </w:r>
      <w:r w:rsidRPr="00DA1DC8">
        <w:rPr>
          <w:i/>
        </w:rPr>
        <w:t>Clin Nutr</w:t>
      </w:r>
      <w:r w:rsidRPr="00DA1DC8">
        <w:t>. 2017;36(2), 477-484.</w:t>
      </w:r>
    </w:p>
    <w:p w:rsidR="00DA1DC8" w:rsidRPr="00DA1DC8" w:rsidRDefault="00DA1DC8" w:rsidP="00DA1DC8">
      <w:pPr>
        <w:pStyle w:val="EndNoteBibliography"/>
        <w:spacing w:after="0"/>
        <w:ind w:left="720" w:hanging="720"/>
      </w:pPr>
      <w:r w:rsidRPr="00DA1DC8">
        <w:t>62.</w:t>
      </w:r>
      <w:r w:rsidRPr="00DA1DC8">
        <w:tab/>
        <w:t xml:space="preserve">Leong NM, Mignone LI, Newcomb PA, et al. Early life risk factors in cancer: The relation of birth weight to adult obesity. </w:t>
      </w:r>
      <w:r w:rsidRPr="00DA1DC8">
        <w:rPr>
          <w:i/>
        </w:rPr>
        <w:t>Int J Cancer</w:t>
      </w:r>
      <w:r w:rsidRPr="00DA1DC8">
        <w:t>. 2003;103(6), 789-791.</w:t>
      </w:r>
    </w:p>
    <w:p w:rsidR="00DA1DC8" w:rsidRPr="00DA1DC8" w:rsidRDefault="00DA1DC8" w:rsidP="00DA1DC8">
      <w:pPr>
        <w:pStyle w:val="EndNoteBibliography"/>
        <w:spacing w:after="0"/>
        <w:ind w:left="720" w:hanging="720"/>
      </w:pPr>
      <w:r w:rsidRPr="00DA1DC8">
        <w:t>63.</w:t>
      </w:r>
      <w:r w:rsidRPr="00DA1DC8">
        <w:tab/>
        <w:t xml:space="preserve">Li C, Goran MI, Kaur H, Nollen N, Ahluwalia JS. Developmental trajectories of overweight during childhood: Role of early life factors. </w:t>
      </w:r>
      <w:r w:rsidRPr="00DA1DC8">
        <w:rPr>
          <w:i/>
        </w:rPr>
        <w:t>Obesity</w:t>
      </w:r>
      <w:r w:rsidRPr="00DA1DC8">
        <w:t>. 2007;15(3), 760-771.</w:t>
      </w:r>
    </w:p>
    <w:p w:rsidR="00DA1DC8" w:rsidRPr="00DA1DC8" w:rsidRDefault="00DA1DC8" w:rsidP="00DA1DC8">
      <w:pPr>
        <w:pStyle w:val="EndNoteBibliography"/>
        <w:spacing w:after="0"/>
        <w:ind w:left="720" w:hanging="720"/>
      </w:pPr>
      <w:r w:rsidRPr="00DA1DC8">
        <w:t>64.</w:t>
      </w:r>
      <w:r w:rsidRPr="00DA1DC8">
        <w:tab/>
        <w:t xml:space="preserve">Li Y, He Y, Qi L, et al. Exposure to the Chinese famine in early life and the risk of hyperglycemia and type 2 diabetes in adulthood. </w:t>
      </w:r>
      <w:r w:rsidRPr="00DA1DC8">
        <w:rPr>
          <w:i/>
        </w:rPr>
        <w:t>Diabetes</w:t>
      </w:r>
      <w:r w:rsidRPr="00DA1DC8">
        <w:t>. 2010;59(10), 2400-2406.</w:t>
      </w:r>
    </w:p>
    <w:p w:rsidR="00DA1DC8" w:rsidRPr="00DA1DC8" w:rsidRDefault="00DA1DC8" w:rsidP="00DA1DC8">
      <w:pPr>
        <w:pStyle w:val="EndNoteBibliography"/>
        <w:spacing w:after="0"/>
        <w:ind w:left="720" w:hanging="720"/>
      </w:pPr>
      <w:r w:rsidRPr="00DA1DC8">
        <w:t>65.</w:t>
      </w:r>
      <w:r w:rsidRPr="00DA1DC8">
        <w:tab/>
        <w:t xml:space="preserve">Li Y, Jaddoe VW, Qi L, et al. Exposure to the Chinese famine in early life and the risk of hypertension in adulthood. </w:t>
      </w:r>
      <w:r w:rsidRPr="00DA1DC8">
        <w:rPr>
          <w:i/>
        </w:rPr>
        <w:t>J Hypertens</w:t>
      </w:r>
      <w:r w:rsidRPr="00DA1DC8">
        <w:t>. 2011;29(6), 1085-1092.</w:t>
      </w:r>
    </w:p>
    <w:p w:rsidR="00DA1DC8" w:rsidRPr="00DA1DC8" w:rsidRDefault="00DA1DC8" w:rsidP="00DA1DC8">
      <w:pPr>
        <w:pStyle w:val="EndNoteBibliography"/>
        <w:spacing w:after="0"/>
        <w:ind w:left="720" w:hanging="720"/>
      </w:pPr>
      <w:r w:rsidRPr="00DA1DC8">
        <w:t>66.</w:t>
      </w:r>
      <w:r w:rsidRPr="00DA1DC8">
        <w:tab/>
        <w:t xml:space="preserve">Liu L, Pang ZC, Sun JP, et al. Exposure to famine in early life and the risk of obesity in adulthood in Qingdao: Evidence from the 1959–1961 Chinese famine. </w:t>
      </w:r>
      <w:r w:rsidRPr="00DA1DC8">
        <w:rPr>
          <w:i/>
        </w:rPr>
        <w:t>Nutr Metab Cardiovasc Dis</w:t>
      </w:r>
      <w:r w:rsidRPr="00DA1DC8">
        <w:t>. 2017;27(2), 154-160.</w:t>
      </w:r>
    </w:p>
    <w:p w:rsidR="00DA1DC8" w:rsidRPr="00DA1DC8" w:rsidRDefault="00DA1DC8" w:rsidP="00DA1DC8">
      <w:pPr>
        <w:pStyle w:val="EndNoteBibliography"/>
        <w:spacing w:after="0"/>
        <w:ind w:left="720" w:hanging="720"/>
      </w:pPr>
      <w:r w:rsidRPr="00DA1DC8">
        <w:t>67.</w:t>
      </w:r>
      <w:r w:rsidRPr="00DA1DC8">
        <w:tab/>
        <w:t xml:space="preserve">Lourenço BH, Villamor E, Augusto RA, Cardoso MA. Influence of early life factors on body mass index trajectory during childhood: A population-based longitudinal analysis in the Western Brazilian Amazon. </w:t>
      </w:r>
      <w:r w:rsidRPr="00DA1DC8">
        <w:rPr>
          <w:i/>
        </w:rPr>
        <w:t>Matern Child Nutr</w:t>
      </w:r>
      <w:r w:rsidRPr="00DA1DC8">
        <w:t>. 2015;11(2), 240-252.</w:t>
      </w:r>
    </w:p>
    <w:p w:rsidR="00DA1DC8" w:rsidRPr="00DA1DC8" w:rsidRDefault="00DA1DC8" w:rsidP="00DA1DC8">
      <w:pPr>
        <w:pStyle w:val="EndNoteBibliography"/>
        <w:spacing w:after="0"/>
        <w:ind w:left="720" w:hanging="720"/>
      </w:pPr>
      <w:r w:rsidRPr="00DA1DC8">
        <w:t>68.</w:t>
      </w:r>
      <w:r w:rsidRPr="00DA1DC8">
        <w:tab/>
        <w:t xml:space="preserve">Maftei O, Whitrow MJ, Davies MJ, Giles LC, Owens JA, Moore VM. Maternal body size prior to pregnancy, gestational diabetes and weight gain: Associations with insulin resistance in children at 9-10 years. </w:t>
      </w:r>
      <w:r w:rsidRPr="00DA1DC8">
        <w:rPr>
          <w:i/>
        </w:rPr>
        <w:t>DIABETIC MED</w:t>
      </w:r>
      <w:r w:rsidRPr="00DA1DC8">
        <w:t>. 2015;32(2), 174-180.</w:t>
      </w:r>
    </w:p>
    <w:p w:rsidR="00DA1DC8" w:rsidRPr="00DA1DC8" w:rsidRDefault="00DA1DC8" w:rsidP="00DA1DC8">
      <w:pPr>
        <w:pStyle w:val="EndNoteBibliography"/>
        <w:spacing w:after="0"/>
        <w:ind w:left="720" w:hanging="720"/>
      </w:pPr>
      <w:r w:rsidRPr="00DA1DC8">
        <w:t>69.</w:t>
      </w:r>
      <w:r w:rsidRPr="00DA1DC8">
        <w:tab/>
        <w:t xml:space="preserve">Mangrio E, Lindstrom M, Rosvall M. Early life factors and being overweight at 4 years of age among children in Malmo, Sweden. </w:t>
      </w:r>
      <w:r w:rsidRPr="00DA1DC8">
        <w:rPr>
          <w:i/>
        </w:rPr>
        <w:t>BMC Public Health</w:t>
      </w:r>
      <w:r w:rsidRPr="00DA1DC8">
        <w:t>. 2010;10, 764.</w:t>
      </w:r>
    </w:p>
    <w:p w:rsidR="00DA1DC8" w:rsidRPr="00DA1DC8" w:rsidRDefault="00DA1DC8" w:rsidP="00DA1DC8">
      <w:pPr>
        <w:pStyle w:val="EndNoteBibliography"/>
        <w:spacing w:after="0"/>
        <w:ind w:left="720" w:hanging="720"/>
      </w:pPr>
      <w:r w:rsidRPr="00DA1DC8">
        <w:t>70.</w:t>
      </w:r>
      <w:r w:rsidRPr="00DA1DC8">
        <w:tab/>
        <w:t xml:space="preserve">Mardones F, Villarroel L, Arnaiz P, et al. Prenatal growth and metabolic syndrome components among Chilean children. </w:t>
      </w:r>
      <w:r w:rsidRPr="00DA1DC8">
        <w:rPr>
          <w:i/>
        </w:rPr>
        <w:t>J Dev Orig Health Dis</w:t>
      </w:r>
      <w:r w:rsidRPr="00DA1DC8">
        <w:t>. 2012;3(4), 237-244.</w:t>
      </w:r>
    </w:p>
    <w:p w:rsidR="00DA1DC8" w:rsidRPr="00DA1DC8" w:rsidRDefault="00DA1DC8" w:rsidP="00DA1DC8">
      <w:pPr>
        <w:pStyle w:val="EndNoteBibliography"/>
        <w:spacing w:after="0"/>
        <w:ind w:left="720" w:hanging="720"/>
      </w:pPr>
      <w:r w:rsidRPr="00DA1DC8">
        <w:t>71.</w:t>
      </w:r>
      <w:r w:rsidRPr="00DA1DC8">
        <w:tab/>
        <w:t>Massion S, Wickham S, Pearce A, Barr B, Law C, Taylor-Robinson DJAodic. Exploring the impact of early life factors on inequalities in risk of overweight in UK children: findings from the UK Millennium Cohort Study. 2016;101(8), 724-730.</w:t>
      </w:r>
    </w:p>
    <w:p w:rsidR="00DA1DC8" w:rsidRPr="00DA1DC8" w:rsidRDefault="00DA1DC8" w:rsidP="00DA1DC8">
      <w:pPr>
        <w:pStyle w:val="EndNoteBibliography"/>
        <w:spacing w:after="0"/>
        <w:ind w:left="720" w:hanging="720"/>
      </w:pPr>
      <w:r w:rsidRPr="00DA1DC8">
        <w:t>72.</w:t>
      </w:r>
      <w:r w:rsidRPr="00DA1DC8">
        <w:tab/>
        <w:t xml:space="preserve">McCarthy A, Hughes R, Tilling K, Davies D, Smith GD, Ben-Shlomo Y. Birth weight; postnatal, infant, and childhood growth; and obesity in young adulthood: Evidence from the Barry Caerphilly Growth Study. </w:t>
      </w:r>
      <w:r w:rsidRPr="00DA1DC8">
        <w:rPr>
          <w:i/>
        </w:rPr>
        <w:t>Am J Clin Nutr</w:t>
      </w:r>
      <w:r w:rsidRPr="00DA1DC8">
        <w:t>. 2007;86(4), 907-913.</w:t>
      </w:r>
    </w:p>
    <w:p w:rsidR="00DA1DC8" w:rsidRPr="00DA1DC8" w:rsidRDefault="00DA1DC8" w:rsidP="00DA1DC8">
      <w:pPr>
        <w:pStyle w:val="EndNoteBibliography"/>
        <w:spacing w:after="0"/>
        <w:ind w:left="720" w:hanging="720"/>
      </w:pPr>
      <w:r w:rsidRPr="00DA1DC8">
        <w:t>73.</w:t>
      </w:r>
      <w:r w:rsidRPr="00DA1DC8">
        <w:tab/>
        <w:t xml:space="preserve">Mi J, Law C, Zhang KL, Osmond C, Stein C, Barker D. Effects of infant birthweight and maternal body mass index in pregnancy on components of the insulin resistance syndrome in China. </w:t>
      </w:r>
      <w:r w:rsidRPr="00DA1DC8">
        <w:rPr>
          <w:i/>
        </w:rPr>
        <w:t>Ann Intern Med</w:t>
      </w:r>
      <w:r w:rsidRPr="00DA1DC8">
        <w:t>. 2000;132(4), 253-260.</w:t>
      </w:r>
    </w:p>
    <w:p w:rsidR="00DA1DC8" w:rsidRPr="00DA1DC8" w:rsidRDefault="00DA1DC8" w:rsidP="00DA1DC8">
      <w:pPr>
        <w:pStyle w:val="EndNoteBibliography"/>
        <w:spacing w:after="0"/>
        <w:ind w:left="720" w:hanging="720"/>
      </w:pPr>
      <w:r w:rsidRPr="00DA1DC8">
        <w:t>74.</w:t>
      </w:r>
      <w:r w:rsidRPr="00DA1DC8">
        <w:tab/>
        <w:t xml:space="preserve">Monteiro POA, Victora CG, Barros FC, Monteiro LMA. Birth size, early childhood growth, and adolescent obesity in a Brazilian birth cohort. </w:t>
      </w:r>
      <w:r w:rsidRPr="00DA1DC8">
        <w:rPr>
          <w:i/>
        </w:rPr>
        <w:t>Int J Obes</w:t>
      </w:r>
      <w:r w:rsidRPr="00DA1DC8">
        <w:t>. 2003;27(10), 1274-1282.</w:t>
      </w:r>
    </w:p>
    <w:p w:rsidR="00DA1DC8" w:rsidRPr="00DA1DC8" w:rsidRDefault="00DA1DC8" w:rsidP="00DA1DC8">
      <w:pPr>
        <w:pStyle w:val="EndNoteBibliography"/>
        <w:spacing w:after="0"/>
        <w:ind w:left="720" w:hanging="720"/>
      </w:pPr>
      <w:r w:rsidRPr="00DA1DC8">
        <w:t>75.</w:t>
      </w:r>
      <w:r w:rsidRPr="00DA1DC8">
        <w:tab/>
        <w:t xml:space="preserve">Musa MG, Kagura J, Pisa PT, Norris SA. Relationship between early growth and CVD risk factors in adolescents. </w:t>
      </w:r>
      <w:r w:rsidRPr="00DA1DC8">
        <w:rPr>
          <w:i/>
        </w:rPr>
        <w:t>J Dev Orig Health Dis</w:t>
      </w:r>
      <w:r w:rsidRPr="00DA1DC8">
        <w:t>. 2016;7(2), 132-143.</w:t>
      </w:r>
    </w:p>
    <w:p w:rsidR="00DA1DC8" w:rsidRPr="00DA1DC8" w:rsidRDefault="00DA1DC8" w:rsidP="00DA1DC8">
      <w:pPr>
        <w:pStyle w:val="EndNoteBibliography"/>
        <w:spacing w:after="0"/>
        <w:ind w:left="720" w:hanging="720"/>
      </w:pPr>
      <w:r w:rsidRPr="00DA1DC8">
        <w:t>76.</w:t>
      </w:r>
      <w:r w:rsidRPr="00DA1DC8">
        <w:tab/>
        <w:t xml:space="preserve">Nilsson C, Carlsson A, Landin-Olsson M. Increased risk for overweight among Swedish children born to mothers with gestational diabetes mellitus. </w:t>
      </w:r>
      <w:r w:rsidRPr="00DA1DC8">
        <w:rPr>
          <w:i/>
        </w:rPr>
        <w:t>Pediatr Diabetes</w:t>
      </w:r>
      <w:r w:rsidRPr="00DA1DC8">
        <w:t>. 2014;15(1), 57-66.</w:t>
      </w:r>
    </w:p>
    <w:p w:rsidR="00DA1DC8" w:rsidRPr="00DA1DC8" w:rsidRDefault="00DA1DC8" w:rsidP="00DA1DC8">
      <w:pPr>
        <w:pStyle w:val="EndNoteBibliography"/>
        <w:spacing w:after="0"/>
        <w:ind w:left="720" w:hanging="720"/>
      </w:pPr>
      <w:r w:rsidRPr="00DA1DC8">
        <w:t>77.</w:t>
      </w:r>
      <w:r w:rsidRPr="00DA1DC8">
        <w:tab/>
        <w:t xml:space="preserve">Okosun IS, Dever GEA, Choi ST. Low birth weight is associated with elevated serum lipoprotein(a) in white and black American children ages 5-11y. </w:t>
      </w:r>
      <w:r w:rsidRPr="00DA1DC8">
        <w:rPr>
          <w:i/>
        </w:rPr>
        <w:t>Public Health</w:t>
      </w:r>
      <w:r w:rsidRPr="00DA1DC8">
        <w:t>. 2002;116(1), 33-38.</w:t>
      </w:r>
    </w:p>
    <w:p w:rsidR="00DA1DC8" w:rsidRPr="00DA1DC8" w:rsidRDefault="00DA1DC8" w:rsidP="00DA1DC8">
      <w:pPr>
        <w:pStyle w:val="EndNoteBibliography"/>
        <w:spacing w:after="0"/>
        <w:ind w:left="720" w:hanging="720"/>
      </w:pPr>
      <w:r w:rsidRPr="00DA1DC8">
        <w:t>78.</w:t>
      </w:r>
      <w:r w:rsidRPr="00DA1DC8">
        <w:tab/>
        <w:t xml:space="preserve">Okubo H, Crozier SR, Harvey NC, et al. Maternal dietary glycemic index and glycemic load in early pregnancy are associated with offspring adiposity in childhood: The Southampton Women's Survey. </w:t>
      </w:r>
      <w:r w:rsidRPr="00DA1DC8">
        <w:rPr>
          <w:i/>
        </w:rPr>
        <w:t>Am J Clin Nutr</w:t>
      </w:r>
      <w:r w:rsidRPr="00DA1DC8">
        <w:t>. 2014;100(2), 676-683.</w:t>
      </w:r>
    </w:p>
    <w:p w:rsidR="00DA1DC8" w:rsidRPr="00DA1DC8" w:rsidRDefault="00DA1DC8" w:rsidP="00DA1DC8">
      <w:pPr>
        <w:pStyle w:val="EndNoteBibliography"/>
        <w:spacing w:after="0"/>
        <w:ind w:left="720" w:hanging="720"/>
      </w:pPr>
      <w:r w:rsidRPr="00DA1DC8">
        <w:t>79.</w:t>
      </w:r>
      <w:r w:rsidRPr="00DA1DC8">
        <w:tab/>
        <w:t xml:space="preserve">Oster RT, Luyckx VA, Toth EL. Birth weight predicts both proteinuria and overweight/obesity in a rural population of Aboriginal and non-Aboriginal Canadians. </w:t>
      </w:r>
      <w:r w:rsidRPr="00DA1DC8">
        <w:rPr>
          <w:i/>
        </w:rPr>
        <w:t>J Dev Orig Health Dis</w:t>
      </w:r>
      <w:r w:rsidRPr="00DA1DC8">
        <w:t>. 2013;4(2), 139-145.</w:t>
      </w:r>
    </w:p>
    <w:p w:rsidR="00DA1DC8" w:rsidRPr="00DA1DC8" w:rsidRDefault="00DA1DC8" w:rsidP="00DA1DC8">
      <w:pPr>
        <w:pStyle w:val="EndNoteBibliography"/>
        <w:spacing w:after="0"/>
        <w:ind w:left="720" w:hanging="720"/>
      </w:pPr>
      <w:r w:rsidRPr="00DA1DC8">
        <w:lastRenderedPageBreak/>
        <w:t>80.</w:t>
      </w:r>
      <w:r w:rsidRPr="00DA1DC8">
        <w:tab/>
        <w:t xml:space="preserve">Painter RC, Osmond C, Gluckman P, Hanson M, Phillips DIW, Roseboom TJ. Transgenerational effects of prenatal exposure to the Dutch famine on neonatal adiposity and health in later life. </w:t>
      </w:r>
      <w:r w:rsidRPr="00DA1DC8">
        <w:rPr>
          <w:i/>
        </w:rPr>
        <w:t>BJOG Int J Obstet Gynaecol</w:t>
      </w:r>
      <w:r w:rsidRPr="00DA1DC8">
        <w:t>. 2008;115(10), 1243-1249.</w:t>
      </w:r>
    </w:p>
    <w:p w:rsidR="00DA1DC8" w:rsidRPr="00DA1DC8" w:rsidRDefault="00DA1DC8" w:rsidP="00DA1DC8">
      <w:pPr>
        <w:pStyle w:val="EndNoteBibliography"/>
        <w:spacing w:after="0"/>
        <w:ind w:left="720" w:hanging="720"/>
      </w:pPr>
      <w:r w:rsidRPr="00DA1DC8">
        <w:t>81.</w:t>
      </w:r>
      <w:r w:rsidRPr="00DA1DC8">
        <w:tab/>
        <w:t xml:space="preserve">Parrino C, Vinciguerra F, La Spina N, et al. Influence of early-life and parental factors on childhood overweight and obesity. </w:t>
      </w:r>
      <w:r w:rsidRPr="00DA1DC8">
        <w:rPr>
          <w:i/>
        </w:rPr>
        <w:t>J Endocrinol Invest</w:t>
      </w:r>
      <w:r w:rsidRPr="00DA1DC8">
        <w:t>. 2016;39(11), 1315-1321.</w:t>
      </w:r>
    </w:p>
    <w:p w:rsidR="00DA1DC8" w:rsidRPr="00DA1DC8" w:rsidRDefault="00DA1DC8" w:rsidP="00DA1DC8">
      <w:pPr>
        <w:pStyle w:val="EndNoteBibliography"/>
        <w:spacing w:after="0"/>
        <w:ind w:left="720" w:hanging="720"/>
      </w:pPr>
      <w:r w:rsidRPr="00DA1DC8">
        <w:t>82.</w:t>
      </w:r>
      <w:r w:rsidRPr="00DA1DC8">
        <w:tab/>
        <w:t xml:space="preserve">Parsons TJ, Power C, Manor O. Fetal and early life growth and body mass index from birth to early adulthood in 1958 British cohort: Longitudinal study. </w:t>
      </w:r>
      <w:r w:rsidRPr="00DA1DC8">
        <w:rPr>
          <w:i/>
        </w:rPr>
        <w:t>BMJ</w:t>
      </w:r>
      <w:r w:rsidRPr="00DA1DC8">
        <w:t>. 2001;323(7325), 1331-1335.</w:t>
      </w:r>
    </w:p>
    <w:p w:rsidR="00DA1DC8" w:rsidRPr="00DA1DC8" w:rsidRDefault="00DA1DC8" w:rsidP="00DA1DC8">
      <w:pPr>
        <w:pStyle w:val="EndNoteBibliography"/>
        <w:spacing w:after="0"/>
        <w:ind w:left="720" w:hanging="720"/>
      </w:pPr>
      <w:r w:rsidRPr="00DA1DC8">
        <w:t>83.</w:t>
      </w:r>
      <w:r w:rsidRPr="00DA1DC8">
        <w:tab/>
        <w:t xml:space="preserve">Pearce MS, Unwin NC, Relton CL, Alberti KGMM, Parker L. Lifecourse determinants of fasting and post-challenge glucose at age 50 years: The Newcastle thousand families study. </w:t>
      </w:r>
      <w:r w:rsidRPr="00DA1DC8">
        <w:rPr>
          <w:i/>
        </w:rPr>
        <w:t>Eur J Epidemiol</w:t>
      </w:r>
      <w:r w:rsidRPr="00DA1DC8">
        <w:t>. 2005;20(11), 915-923.</w:t>
      </w:r>
    </w:p>
    <w:p w:rsidR="00DA1DC8" w:rsidRPr="00DA1DC8" w:rsidRDefault="00DA1DC8" w:rsidP="00DA1DC8">
      <w:pPr>
        <w:pStyle w:val="EndNoteBibliography"/>
        <w:spacing w:after="0"/>
        <w:ind w:left="720" w:hanging="720"/>
      </w:pPr>
      <w:r w:rsidRPr="00DA1DC8">
        <w:t>84.</w:t>
      </w:r>
      <w:r w:rsidRPr="00DA1DC8">
        <w:tab/>
        <w:t xml:space="preserve">Pei Z, Flexeder C, Fuertes E, et al. Early life risk factors of being overweight at 10 years of age: Results of the German birth cohorts GINIplus and LISAplus. </w:t>
      </w:r>
      <w:r w:rsidRPr="00DA1DC8">
        <w:rPr>
          <w:i/>
        </w:rPr>
        <w:t>Eur J Clin Nutr</w:t>
      </w:r>
      <w:r w:rsidRPr="00DA1DC8">
        <w:t>. 2013;67(8), 855-862.</w:t>
      </w:r>
    </w:p>
    <w:p w:rsidR="00DA1DC8" w:rsidRPr="00DA1DC8" w:rsidRDefault="00DA1DC8" w:rsidP="00DA1DC8">
      <w:pPr>
        <w:pStyle w:val="EndNoteBibliography"/>
        <w:spacing w:after="0"/>
        <w:ind w:left="720" w:hanging="720"/>
      </w:pPr>
      <w:r w:rsidRPr="00DA1DC8">
        <w:t>85.</w:t>
      </w:r>
      <w:r w:rsidRPr="00DA1DC8">
        <w:tab/>
        <w:t xml:space="preserve">Perng W, Hajj H, Belfort MB, et al. Birth size, early life weight gain, and midchildhood cardiometabolic health. </w:t>
      </w:r>
      <w:r w:rsidRPr="00DA1DC8">
        <w:rPr>
          <w:i/>
        </w:rPr>
        <w:t>J Pediatr</w:t>
      </w:r>
      <w:r w:rsidRPr="00DA1DC8">
        <w:t>. 2016;173, 122-130.e121.</w:t>
      </w:r>
    </w:p>
    <w:p w:rsidR="00DA1DC8" w:rsidRPr="00DA1DC8" w:rsidRDefault="00DA1DC8" w:rsidP="00DA1DC8">
      <w:pPr>
        <w:pStyle w:val="EndNoteBibliography"/>
        <w:spacing w:after="0"/>
        <w:ind w:left="720" w:hanging="720"/>
      </w:pPr>
      <w:r w:rsidRPr="00DA1DC8">
        <w:t>86.</w:t>
      </w:r>
      <w:r w:rsidRPr="00DA1DC8">
        <w:tab/>
        <w:t xml:space="preserve">Pettitt DJ, Knowler WC. Long-term effects of the intrauterine environment, birth weight, and breast-feeding in Pima Indians. </w:t>
      </w:r>
      <w:r w:rsidRPr="00DA1DC8">
        <w:rPr>
          <w:i/>
        </w:rPr>
        <w:t>DIABETES CARE</w:t>
      </w:r>
      <w:r w:rsidRPr="00DA1DC8">
        <w:t>. 1998;21 Suppl 2, B138-141.</w:t>
      </w:r>
    </w:p>
    <w:p w:rsidR="00DA1DC8" w:rsidRPr="00DA1DC8" w:rsidRDefault="00DA1DC8" w:rsidP="00DA1DC8">
      <w:pPr>
        <w:pStyle w:val="EndNoteBibliography"/>
        <w:spacing w:after="0"/>
        <w:ind w:left="720" w:hanging="720"/>
      </w:pPr>
      <w:r w:rsidRPr="00DA1DC8">
        <w:t>87.</w:t>
      </w:r>
      <w:r w:rsidRPr="00DA1DC8">
        <w:tab/>
        <w:t xml:space="preserve">Phillips DIW, Young JB. Birth weight, climate at birth and the risk of obesity in adult life. </w:t>
      </w:r>
      <w:r w:rsidRPr="00DA1DC8">
        <w:rPr>
          <w:i/>
        </w:rPr>
        <w:t>Int J Obes</w:t>
      </w:r>
      <w:r w:rsidRPr="00DA1DC8">
        <w:t>. 2000;24(3), 281-287.</w:t>
      </w:r>
    </w:p>
    <w:p w:rsidR="00DA1DC8" w:rsidRPr="00DA1DC8" w:rsidRDefault="00DA1DC8" w:rsidP="00DA1DC8">
      <w:pPr>
        <w:pStyle w:val="EndNoteBibliography"/>
        <w:spacing w:after="0"/>
        <w:ind w:left="720" w:hanging="720"/>
      </w:pPr>
      <w:r w:rsidRPr="00DA1DC8">
        <w:t>88.</w:t>
      </w:r>
      <w:r w:rsidRPr="00DA1DC8">
        <w:tab/>
        <w:t xml:space="preserve">Plachta-Danielzik S, Kehden B, Landsberg B, et al. Attributable risks for childhood overweight: Evidence for limited effectiveness of prevention. </w:t>
      </w:r>
      <w:r w:rsidRPr="00DA1DC8">
        <w:rPr>
          <w:i/>
        </w:rPr>
        <w:t>Pediatrics</w:t>
      </w:r>
      <w:r w:rsidRPr="00DA1DC8">
        <w:t>. 2012;130(4), e865-e871.</w:t>
      </w:r>
    </w:p>
    <w:p w:rsidR="00DA1DC8" w:rsidRPr="00DA1DC8" w:rsidRDefault="00DA1DC8" w:rsidP="00DA1DC8">
      <w:pPr>
        <w:pStyle w:val="EndNoteBibliography"/>
        <w:spacing w:after="0"/>
        <w:ind w:left="720" w:hanging="720"/>
      </w:pPr>
      <w:r w:rsidRPr="00DA1DC8">
        <w:t>89.</w:t>
      </w:r>
      <w:r w:rsidRPr="00DA1DC8">
        <w:tab/>
        <w:t xml:space="preserve">Portrait F, Teeuwiszen E, Deeg D. Early life undernutrition and chronic diseases at older ages: The effects of the Dutch famine on cardiovascular diseases and diabetes. </w:t>
      </w:r>
      <w:r w:rsidRPr="00DA1DC8">
        <w:rPr>
          <w:i/>
        </w:rPr>
        <w:t>Soc Sci Med</w:t>
      </w:r>
      <w:r w:rsidRPr="00DA1DC8">
        <w:t>. 2011;73(5), 711-718.</w:t>
      </w:r>
    </w:p>
    <w:p w:rsidR="00DA1DC8" w:rsidRPr="00DA1DC8" w:rsidRDefault="00DA1DC8" w:rsidP="00DA1DC8">
      <w:pPr>
        <w:pStyle w:val="EndNoteBibliography"/>
        <w:spacing w:after="0"/>
        <w:ind w:left="720" w:hanging="720"/>
      </w:pPr>
      <w:r w:rsidRPr="00DA1DC8">
        <w:t>90.</w:t>
      </w:r>
      <w:r w:rsidRPr="00DA1DC8">
        <w:tab/>
        <w:t xml:space="preserve">Potter CM, Ulijaszek SJ. Predicting adult obesity from measures in earlier life. </w:t>
      </w:r>
      <w:r w:rsidRPr="00DA1DC8">
        <w:rPr>
          <w:i/>
        </w:rPr>
        <w:t>J Epidemiol Community Health</w:t>
      </w:r>
      <w:r w:rsidRPr="00DA1DC8">
        <w:t>. 2013;67(12), 1032-1037.</w:t>
      </w:r>
    </w:p>
    <w:p w:rsidR="00DA1DC8" w:rsidRPr="00DA1DC8" w:rsidRDefault="00DA1DC8" w:rsidP="00DA1DC8">
      <w:pPr>
        <w:pStyle w:val="EndNoteBibliography"/>
        <w:spacing w:after="0"/>
        <w:ind w:left="720" w:hanging="720"/>
      </w:pPr>
      <w:r w:rsidRPr="00DA1DC8">
        <w:t>91.</w:t>
      </w:r>
      <w:r w:rsidRPr="00DA1DC8">
        <w:tab/>
        <w:t xml:space="preserve">Ravelli ACJ, Van Der Meulen JHP, Michels RPJ, et al. Glucose tolerance in adults after prenatal exposure to famine. </w:t>
      </w:r>
      <w:r w:rsidRPr="00DA1DC8">
        <w:rPr>
          <w:i/>
        </w:rPr>
        <w:t>Lancet</w:t>
      </w:r>
      <w:r w:rsidRPr="00DA1DC8">
        <w:t>. 1998;351(9097), 173-177.</w:t>
      </w:r>
    </w:p>
    <w:p w:rsidR="00DA1DC8" w:rsidRPr="00DA1DC8" w:rsidRDefault="00DA1DC8" w:rsidP="00DA1DC8">
      <w:pPr>
        <w:pStyle w:val="EndNoteBibliography"/>
        <w:spacing w:after="0"/>
        <w:ind w:left="720" w:hanging="720"/>
      </w:pPr>
      <w:r w:rsidRPr="00DA1DC8">
        <w:t>92.</w:t>
      </w:r>
      <w:r w:rsidRPr="00DA1DC8">
        <w:tab/>
        <w:t xml:space="preserve">Ravelli ACJ, Van Der Meulen JHP, Osmond C, Barker DJP, Bleker OP. Obesity at the age of 50 y in men and women exposed to famine prenatally. </w:t>
      </w:r>
      <w:r w:rsidRPr="00DA1DC8">
        <w:rPr>
          <w:i/>
        </w:rPr>
        <w:t>Am J Clin Nutr</w:t>
      </w:r>
      <w:r w:rsidRPr="00DA1DC8">
        <w:t>. 1999;70(5), 811-816.</w:t>
      </w:r>
    </w:p>
    <w:p w:rsidR="00DA1DC8" w:rsidRPr="00DA1DC8" w:rsidRDefault="00DA1DC8" w:rsidP="00DA1DC8">
      <w:pPr>
        <w:pStyle w:val="EndNoteBibliography"/>
        <w:spacing w:after="0"/>
        <w:ind w:left="720" w:hanging="720"/>
      </w:pPr>
      <w:r w:rsidRPr="00DA1DC8">
        <w:t>93.</w:t>
      </w:r>
      <w:r w:rsidRPr="00DA1DC8">
        <w:tab/>
        <w:t xml:space="preserve">Reilly JJ, Armstrong J, Dorosty AR, et al. Early life risk factors for obesity in childhood: Cohort study. </w:t>
      </w:r>
      <w:r w:rsidRPr="00DA1DC8">
        <w:rPr>
          <w:i/>
        </w:rPr>
        <w:t>BR MED J</w:t>
      </w:r>
      <w:r w:rsidRPr="00DA1DC8">
        <w:t>. 2005;330(7504), 1357-1359.</w:t>
      </w:r>
    </w:p>
    <w:p w:rsidR="00DA1DC8" w:rsidRPr="00DA1DC8" w:rsidRDefault="00DA1DC8" w:rsidP="00DA1DC8">
      <w:pPr>
        <w:pStyle w:val="EndNoteBibliography"/>
        <w:spacing w:after="0"/>
        <w:ind w:left="720" w:hanging="720"/>
      </w:pPr>
      <w:r w:rsidRPr="00DA1DC8">
        <w:t>94.</w:t>
      </w:r>
      <w:r w:rsidRPr="00DA1DC8">
        <w:tab/>
        <w:t xml:space="preserve">Relton CL, Pearce MS, O'Sullivan JJ. The relationship between gestational age, systolic blood pressure and pulse pressure in children. </w:t>
      </w:r>
      <w:r w:rsidRPr="00DA1DC8">
        <w:rPr>
          <w:i/>
        </w:rPr>
        <w:t>J Hum Hypertens</w:t>
      </w:r>
      <w:r w:rsidRPr="00DA1DC8">
        <w:t>. 2008;22(5), 352-357.</w:t>
      </w:r>
    </w:p>
    <w:p w:rsidR="00DA1DC8" w:rsidRPr="00DA1DC8" w:rsidRDefault="00DA1DC8" w:rsidP="00DA1DC8">
      <w:pPr>
        <w:pStyle w:val="EndNoteBibliography"/>
        <w:spacing w:after="0"/>
        <w:ind w:left="720" w:hanging="720"/>
      </w:pPr>
      <w:r w:rsidRPr="00DA1DC8">
        <w:t>95.</w:t>
      </w:r>
      <w:r w:rsidRPr="00DA1DC8">
        <w:tab/>
        <w:t xml:space="preserve">Reynolds RM, Osmond C, Phillips DIW, Godfrey KM. Maternal BMI, parity, and pregnancy weight gain: Influences on offspring adiposity in young adulthood. </w:t>
      </w:r>
      <w:r w:rsidRPr="00DA1DC8">
        <w:rPr>
          <w:i/>
        </w:rPr>
        <w:t>J Clin Endocrinol Metab</w:t>
      </w:r>
      <w:r w:rsidRPr="00DA1DC8">
        <w:t>. 2010;95(12), 5365-5369.</w:t>
      </w:r>
    </w:p>
    <w:p w:rsidR="00DA1DC8" w:rsidRPr="00DA1DC8" w:rsidRDefault="00DA1DC8" w:rsidP="00DA1DC8">
      <w:pPr>
        <w:pStyle w:val="EndNoteBibliography"/>
        <w:spacing w:after="0"/>
        <w:ind w:left="720" w:hanging="720"/>
      </w:pPr>
      <w:r w:rsidRPr="00DA1DC8">
        <w:t>96.</w:t>
      </w:r>
      <w:r w:rsidRPr="00DA1DC8">
        <w:tab/>
        <w:t xml:space="preserve">Rios-Castillo I, Cerezo S, Corvalán C, Martínez M, Kain J. Risk factors during the prenatal period and the first year of life associated with overweight in 7-year-old low-income Chilean children. </w:t>
      </w:r>
      <w:r w:rsidRPr="00DA1DC8">
        <w:rPr>
          <w:i/>
        </w:rPr>
        <w:t>Matern Child Nutr</w:t>
      </w:r>
      <w:r w:rsidRPr="00DA1DC8">
        <w:t>. 2015;11(4), 595-605.</w:t>
      </w:r>
    </w:p>
    <w:p w:rsidR="00DA1DC8" w:rsidRPr="00DA1DC8" w:rsidRDefault="00DA1DC8" w:rsidP="00DA1DC8">
      <w:pPr>
        <w:pStyle w:val="EndNoteBibliography"/>
        <w:spacing w:after="0"/>
        <w:ind w:left="720" w:hanging="720"/>
      </w:pPr>
      <w:r w:rsidRPr="00DA1DC8">
        <w:t>97.</w:t>
      </w:r>
      <w:r w:rsidRPr="00DA1DC8">
        <w:tab/>
        <w:t xml:space="preserve">Robinson SM, Crozier SR, Harvey NC, et al. Modifiable early-life risk factors for childhood adiposity and overweight: An analysis of their combined impact and potential for prevention. </w:t>
      </w:r>
      <w:r w:rsidRPr="00DA1DC8">
        <w:rPr>
          <w:i/>
        </w:rPr>
        <w:t>Am J Clin Nutr</w:t>
      </w:r>
      <w:r w:rsidRPr="00DA1DC8">
        <w:t>. 2015;101(2), 368-375.</w:t>
      </w:r>
    </w:p>
    <w:p w:rsidR="00DA1DC8" w:rsidRPr="00DA1DC8" w:rsidRDefault="00DA1DC8" w:rsidP="00DA1DC8">
      <w:pPr>
        <w:pStyle w:val="EndNoteBibliography"/>
        <w:spacing w:after="0"/>
        <w:ind w:left="720" w:hanging="720"/>
      </w:pPr>
      <w:r w:rsidRPr="00DA1DC8">
        <w:t>98.</w:t>
      </w:r>
      <w:r w:rsidRPr="00DA1DC8">
        <w:tab/>
        <w:t xml:space="preserve">Roseboom TJ, Van Der Meulen JHP, Ravelli ACJ, et al. Blood pressure in adults after prenatal exposure to famine. </w:t>
      </w:r>
      <w:r w:rsidRPr="00DA1DC8">
        <w:rPr>
          <w:i/>
        </w:rPr>
        <w:t>J Hypertens</w:t>
      </w:r>
      <w:r w:rsidRPr="00DA1DC8">
        <w:t>. 1999;17(3), 325-330.</w:t>
      </w:r>
    </w:p>
    <w:p w:rsidR="00DA1DC8" w:rsidRPr="00DA1DC8" w:rsidRDefault="00DA1DC8" w:rsidP="00DA1DC8">
      <w:pPr>
        <w:pStyle w:val="EndNoteBibliography"/>
        <w:spacing w:after="0"/>
        <w:ind w:left="720" w:hanging="720"/>
      </w:pPr>
      <w:r w:rsidRPr="00DA1DC8">
        <w:t>99.</w:t>
      </w:r>
      <w:r w:rsidRPr="00DA1DC8">
        <w:tab/>
        <w:t xml:space="preserve">Roseboom TJ, Van der Meulen JHP, Van Montfrans GA, et al. Maternal nutrition during gestation and blood pressure in later life. </w:t>
      </w:r>
      <w:r w:rsidRPr="00DA1DC8">
        <w:rPr>
          <w:i/>
        </w:rPr>
        <w:t>J Hypertens</w:t>
      </w:r>
      <w:r w:rsidRPr="00DA1DC8">
        <w:t>. 2001;19(1), 29-34.</w:t>
      </w:r>
    </w:p>
    <w:p w:rsidR="00DA1DC8" w:rsidRPr="00DA1DC8" w:rsidRDefault="00DA1DC8" w:rsidP="00DA1DC8">
      <w:pPr>
        <w:pStyle w:val="EndNoteBibliography"/>
        <w:spacing w:after="0"/>
        <w:ind w:left="720" w:hanging="720"/>
      </w:pPr>
      <w:r w:rsidRPr="00DA1DC8">
        <w:t>100.</w:t>
      </w:r>
      <w:r w:rsidRPr="00DA1DC8">
        <w:tab/>
        <w:t xml:space="preserve">Rotar O, Moguchaia E, Boyarinova M, et al. Seventy years after the siege of Leningrad: Does early life famine still affect cardiovascular risk and aging? </w:t>
      </w:r>
      <w:r w:rsidRPr="00DA1DC8">
        <w:rPr>
          <w:i/>
        </w:rPr>
        <w:t>J Hypertens</w:t>
      </w:r>
      <w:r w:rsidRPr="00DA1DC8">
        <w:t>. 2015;33(9), 1772-1779.</w:t>
      </w:r>
    </w:p>
    <w:p w:rsidR="00DA1DC8" w:rsidRPr="00DA1DC8" w:rsidRDefault="00DA1DC8" w:rsidP="00DA1DC8">
      <w:pPr>
        <w:pStyle w:val="EndNoteBibliography"/>
        <w:spacing w:after="0"/>
        <w:ind w:left="720" w:hanging="720"/>
      </w:pPr>
      <w:r w:rsidRPr="00DA1DC8">
        <w:lastRenderedPageBreak/>
        <w:t>101.</w:t>
      </w:r>
      <w:r w:rsidRPr="00DA1DC8">
        <w:tab/>
        <w:t xml:space="preserve">Sachdev HS, Fall CHD, Osmond C, et al. Anthropometric indicators of body composition in young adults: Relation to size at birth and serial measurements of body mass index in childhood in the New Delhi birth cohort. </w:t>
      </w:r>
      <w:r w:rsidRPr="00DA1DC8">
        <w:rPr>
          <w:i/>
        </w:rPr>
        <w:t>Am J Clin Nutr</w:t>
      </w:r>
      <w:r w:rsidRPr="00DA1DC8">
        <w:t>. 2005;82(2), 456-466.</w:t>
      </w:r>
    </w:p>
    <w:p w:rsidR="00DA1DC8" w:rsidRPr="00DA1DC8" w:rsidRDefault="00DA1DC8" w:rsidP="00DA1DC8">
      <w:pPr>
        <w:pStyle w:val="EndNoteBibliography"/>
        <w:spacing w:after="0"/>
        <w:ind w:left="720" w:hanging="720"/>
      </w:pPr>
      <w:r w:rsidRPr="00DA1DC8">
        <w:t>102.</w:t>
      </w:r>
      <w:r w:rsidRPr="00DA1DC8">
        <w:tab/>
        <w:t xml:space="preserve">Sayer AA, Syddall HE, Dennison EM, et al. Birth weight, weight at 1 y of age, and body composition in older men: findings from the Hertfordshire Cohort Study. </w:t>
      </w:r>
      <w:r w:rsidRPr="00DA1DC8">
        <w:rPr>
          <w:i/>
        </w:rPr>
        <w:t>Am J Clin Nutr</w:t>
      </w:r>
      <w:r w:rsidRPr="00DA1DC8">
        <w:t>. 2004;80(1), 199-203.</w:t>
      </w:r>
    </w:p>
    <w:p w:rsidR="00DA1DC8" w:rsidRPr="00DA1DC8" w:rsidRDefault="00DA1DC8" w:rsidP="00DA1DC8">
      <w:pPr>
        <w:pStyle w:val="EndNoteBibliography"/>
        <w:spacing w:after="0"/>
        <w:ind w:left="720" w:hanging="720"/>
      </w:pPr>
      <w:r w:rsidRPr="00DA1DC8">
        <w:t>103.</w:t>
      </w:r>
      <w:r w:rsidRPr="00DA1DC8">
        <w:tab/>
        <w:t xml:space="preserve">Sen S, Rifas-Shiman SL, Shivappa N, et al. Associations of prenatal and early life dietary inflammatory potential with childhood adiposity and cardiometabolic risk in Project Viva. </w:t>
      </w:r>
      <w:r w:rsidRPr="00DA1DC8">
        <w:rPr>
          <w:i/>
        </w:rPr>
        <w:t>Pediatr Obes</w:t>
      </w:r>
      <w:r w:rsidRPr="00DA1DC8">
        <w:t>. 2018;13(5), 292-300.</w:t>
      </w:r>
    </w:p>
    <w:p w:rsidR="00DA1DC8" w:rsidRPr="00DA1DC8" w:rsidRDefault="00DA1DC8" w:rsidP="00DA1DC8">
      <w:pPr>
        <w:pStyle w:val="EndNoteBibliography"/>
        <w:spacing w:after="0"/>
        <w:ind w:left="720" w:hanging="720"/>
      </w:pPr>
      <w:r w:rsidRPr="00DA1DC8">
        <w:t>104.</w:t>
      </w:r>
      <w:r w:rsidRPr="00DA1DC8">
        <w:tab/>
        <w:t xml:space="preserve">Shi Y, de Groh M, Morrison H. Perinatal and early childhood factors for overweight and obesity in young Canadian children. </w:t>
      </w:r>
      <w:r w:rsidRPr="00DA1DC8">
        <w:rPr>
          <w:i/>
        </w:rPr>
        <w:t>Can J Public Health</w:t>
      </w:r>
      <w:r w:rsidRPr="00DA1DC8">
        <w:t>. 2013;104(1), e69-e74.</w:t>
      </w:r>
    </w:p>
    <w:p w:rsidR="00DA1DC8" w:rsidRPr="00DA1DC8" w:rsidRDefault="00DA1DC8" w:rsidP="00DA1DC8">
      <w:pPr>
        <w:pStyle w:val="EndNoteBibliography"/>
        <w:spacing w:after="0"/>
        <w:ind w:left="720" w:hanging="720"/>
      </w:pPr>
      <w:r w:rsidRPr="00DA1DC8">
        <w:t>105.</w:t>
      </w:r>
      <w:r w:rsidRPr="00DA1DC8">
        <w:tab/>
        <w:t xml:space="preserve">Shi Z, Nicholls SJ, Taylor AW, Magliano DJ, Appleton S, Zimmet P. Early life exposure to Chinese famine modifies the association between hypertension and cardiovascular disease. </w:t>
      </w:r>
      <w:r w:rsidRPr="00DA1DC8">
        <w:rPr>
          <w:i/>
        </w:rPr>
        <w:t>J Hypertens</w:t>
      </w:r>
      <w:r w:rsidRPr="00DA1DC8">
        <w:t>. 2018;36(1), 54-60.</w:t>
      </w:r>
    </w:p>
    <w:p w:rsidR="00DA1DC8" w:rsidRPr="00DA1DC8" w:rsidRDefault="00DA1DC8" w:rsidP="00DA1DC8">
      <w:pPr>
        <w:pStyle w:val="EndNoteBibliography"/>
        <w:spacing w:after="0"/>
        <w:ind w:left="720" w:hanging="720"/>
      </w:pPr>
      <w:r w:rsidRPr="00DA1DC8">
        <w:t>106.</w:t>
      </w:r>
      <w:r w:rsidRPr="00DA1DC8">
        <w:tab/>
        <w:t xml:space="preserve">Sipola-Leppanen M, Vaarasmaki M, Tikanmaki M, et al. Cardiometabolic risk factors in young adults who were born preterm. </w:t>
      </w:r>
      <w:r w:rsidRPr="00DA1DC8">
        <w:rPr>
          <w:i/>
        </w:rPr>
        <w:t>Am J Epidemiol</w:t>
      </w:r>
      <w:r w:rsidRPr="00DA1DC8">
        <w:t>. 2015;181(11), 861-873.</w:t>
      </w:r>
    </w:p>
    <w:p w:rsidR="00DA1DC8" w:rsidRPr="00DA1DC8" w:rsidRDefault="00DA1DC8" w:rsidP="00DA1DC8">
      <w:pPr>
        <w:pStyle w:val="EndNoteBibliography"/>
        <w:spacing w:after="0"/>
        <w:ind w:left="720" w:hanging="720"/>
      </w:pPr>
      <w:r w:rsidRPr="00DA1DC8">
        <w:t>107.</w:t>
      </w:r>
      <w:r w:rsidRPr="00DA1DC8">
        <w:tab/>
        <w:t xml:space="preserve">Skogen JC, Stewart R, Knapstad M, Overland S, Mykletun A. Early life factors in relation to cardiovascular risk and cardiovascular disease in old age in Bergen: A Norwegian retrospective cohort study based on the Hordaland Health Study (HUSK). </w:t>
      </w:r>
      <w:r w:rsidRPr="00DA1DC8">
        <w:rPr>
          <w:i/>
        </w:rPr>
        <w:t>JRSM Short Reports</w:t>
      </w:r>
      <w:r w:rsidRPr="00DA1DC8">
        <w:t>. 2014;5(7), 1-12.</w:t>
      </w:r>
    </w:p>
    <w:p w:rsidR="00DA1DC8" w:rsidRPr="00DA1DC8" w:rsidRDefault="00DA1DC8" w:rsidP="00DA1DC8">
      <w:pPr>
        <w:pStyle w:val="EndNoteBibliography"/>
        <w:spacing w:after="0"/>
        <w:ind w:left="720" w:hanging="720"/>
      </w:pPr>
      <w:r w:rsidRPr="00DA1DC8">
        <w:t>108.</w:t>
      </w:r>
      <w:r w:rsidRPr="00DA1DC8">
        <w:tab/>
        <w:t xml:space="preserve">Smith CJ, Ryckman KK, Barnabei VM, et al. The impact of birth weight on cardiovascular disease risk in the Women's Health Initiative. </w:t>
      </w:r>
      <w:r w:rsidRPr="00DA1DC8">
        <w:rPr>
          <w:i/>
        </w:rPr>
        <w:t>Nutr Metab Cardiovasc Dis</w:t>
      </w:r>
      <w:r w:rsidRPr="00DA1DC8">
        <w:t>. 2016;26(3), 239-245.</w:t>
      </w:r>
    </w:p>
    <w:p w:rsidR="00DA1DC8" w:rsidRPr="00DA1DC8" w:rsidRDefault="00DA1DC8" w:rsidP="00DA1DC8">
      <w:pPr>
        <w:pStyle w:val="EndNoteBibliography"/>
        <w:spacing w:after="0"/>
        <w:ind w:left="720" w:hanging="720"/>
      </w:pPr>
      <w:r w:rsidRPr="00DA1DC8">
        <w:t>109.</w:t>
      </w:r>
      <w:r w:rsidRPr="00DA1DC8">
        <w:tab/>
        <w:t xml:space="preserve">Stettler N, Bovet P, Shamlaye H, Zemel BS, Stallings VA, Paccaud F. Prevalence and risk factors for overweight and obesity in children from Seychelles, a country in rapid transition: The importance of early growth. </w:t>
      </w:r>
      <w:r w:rsidRPr="00DA1DC8">
        <w:rPr>
          <w:i/>
        </w:rPr>
        <w:t>Int J Obes</w:t>
      </w:r>
      <w:r w:rsidRPr="00DA1DC8">
        <w:t>. 2002;26(2), 214-219.</w:t>
      </w:r>
    </w:p>
    <w:p w:rsidR="00DA1DC8" w:rsidRPr="00DA1DC8" w:rsidRDefault="00DA1DC8" w:rsidP="00DA1DC8">
      <w:pPr>
        <w:pStyle w:val="EndNoteBibliography"/>
        <w:spacing w:after="0"/>
        <w:ind w:left="720" w:hanging="720"/>
      </w:pPr>
      <w:r w:rsidRPr="00DA1DC8">
        <w:t>110.</w:t>
      </w:r>
      <w:r w:rsidRPr="00DA1DC8">
        <w:tab/>
        <w:t xml:space="preserve">Stratakis N, Roumeliotaki T, Oken E, et al. Fish intake in pregnancy and child growth: A pooled analysis of 15 European and US birth cohorts. </w:t>
      </w:r>
      <w:r w:rsidRPr="00DA1DC8">
        <w:rPr>
          <w:i/>
        </w:rPr>
        <w:t>JAMA Pediatr</w:t>
      </w:r>
      <w:r w:rsidRPr="00DA1DC8">
        <w:t>. 2016;170(4), 381-390.</w:t>
      </w:r>
    </w:p>
    <w:p w:rsidR="00DA1DC8" w:rsidRPr="00DA1DC8" w:rsidRDefault="00DA1DC8" w:rsidP="00DA1DC8">
      <w:pPr>
        <w:pStyle w:val="EndNoteBibliography"/>
        <w:spacing w:after="0"/>
        <w:ind w:left="720" w:hanging="720"/>
      </w:pPr>
      <w:r w:rsidRPr="00DA1DC8">
        <w:t>111.</w:t>
      </w:r>
      <w:r w:rsidRPr="00DA1DC8">
        <w:tab/>
        <w:t xml:space="preserve">Sun Y, Zhang L, Duan W, Meng X, Jia C. Association between famine exposure in early life and type 2 diabetes mellitus and hyperglycemia in adulthood: Results from the China Health And Retirement Longitudinal Study (CHARLS). </w:t>
      </w:r>
      <w:r w:rsidRPr="00DA1DC8">
        <w:rPr>
          <w:i/>
        </w:rPr>
        <w:t>Journal of Diabetes</w:t>
      </w:r>
      <w:r w:rsidRPr="00DA1DC8">
        <w:t xml:space="preserve">. 2018; doi: </w:t>
      </w:r>
      <w:hyperlink r:id="rId7" w:history="1">
        <w:r w:rsidRPr="00DA1DC8">
          <w:rPr>
            <w:rStyle w:val="Hyperlink"/>
          </w:rPr>
          <w:t>http://dx.doi.org/10.1111/1753-0407.12653</w:t>
        </w:r>
      </w:hyperlink>
      <w:r w:rsidRPr="00DA1DC8">
        <w:t>.</w:t>
      </w:r>
    </w:p>
    <w:p w:rsidR="00DA1DC8" w:rsidRPr="00DA1DC8" w:rsidRDefault="00DA1DC8" w:rsidP="00DA1DC8">
      <w:pPr>
        <w:pStyle w:val="EndNoteBibliography"/>
        <w:spacing w:after="0"/>
        <w:ind w:left="720" w:hanging="720"/>
      </w:pPr>
      <w:r w:rsidRPr="00DA1DC8">
        <w:t>112.</w:t>
      </w:r>
      <w:r w:rsidRPr="00DA1DC8">
        <w:tab/>
        <w:t xml:space="preserve">Tauzin L, Rossi P, Grosse C, et al. Increased systemic blood pressure and arterial stiffness in young adults born prematurely. </w:t>
      </w:r>
      <w:r w:rsidRPr="00DA1DC8">
        <w:rPr>
          <w:i/>
        </w:rPr>
        <w:t>J Dev Orig Health Dis</w:t>
      </w:r>
      <w:r w:rsidRPr="00DA1DC8">
        <w:t>. 2014;5(6), 448-452.</w:t>
      </w:r>
    </w:p>
    <w:p w:rsidR="00DA1DC8" w:rsidRPr="00DA1DC8" w:rsidRDefault="00DA1DC8" w:rsidP="00DA1DC8">
      <w:pPr>
        <w:pStyle w:val="EndNoteBibliography"/>
        <w:spacing w:after="0"/>
        <w:ind w:left="720" w:hanging="720"/>
      </w:pPr>
      <w:r w:rsidRPr="00DA1DC8">
        <w:t>113.</w:t>
      </w:r>
      <w:r w:rsidRPr="00DA1DC8">
        <w:tab/>
        <w:t xml:space="preserve">Terry MB, Wei Y, Esserman D. Maternal, birth, and early-life influences on adult body size in women. </w:t>
      </w:r>
      <w:r w:rsidRPr="00DA1DC8">
        <w:rPr>
          <w:i/>
        </w:rPr>
        <w:t>Am J Epidemiol</w:t>
      </w:r>
      <w:r w:rsidRPr="00DA1DC8">
        <w:t>. 2007;166(1), 5-13.</w:t>
      </w:r>
    </w:p>
    <w:p w:rsidR="00DA1DC8" w:rsidRPr="00DA1DC8" w:rsidRDefault="00DA1DC8" w:rsidP="00DA1DC8">
      <w:pPr>
        <w:pStyle w:val="EndNoteBibliography"/>
        <w:spacing w:after="0"/>
        <w:ind w:left="720" w:hanging="720"/>
      </w:pPr>
      <w:r w:rsidRPr="00DA1DC8">
        <w:t>114.</w:t>
      </w:r>
      <w:r w:rsidRPr="00DA1DC8">
        <w:tab/>
        <w:t xml:space="preserve">Terry MB, Wei Y, Esserman D, McKeague IW, Susser E. Pre-and postnatal determinants of childhood body size: Cohort and sibling analyses. </w:t>
      </w:r>
      <w:r w:rsidRPr="00DA1DC8">
        <w:rPr>
          <w:i/>
        </w:rPr>
        <w:t>J Dev Orig Health Dis</w:t>
      </w:r>
      <w:r w:rsidRPr="00DA1DC8">
        <w:t>. 2011;2(2), 99-111.</w:t>
      </w:r>
    </w:p>
    <w:p w:rsidR="00DA1DC8" w:rsidRPr="00DA1DC8" w:rsidRDefault="00DA1DC8" w:rsidP="00DA1DC8">
      <w:pPr>
        <w:pStyle w:val="EndNoteBibliography"/>
        <w:spacing w:after="0"/>
        <w:ind w:left="720" w:hanging="720"/>
      </w:pPr>
      <w:r w:rsidRPr="00DA1DC8">
        <w:t>115.</w:t>
      </w:r>
      <w:r w:rsidRPr="00DA1DC8">
        <w:tab/>
        <w:t xml:space="preserve">Theodore RF, Broadbent J, Nagin D, et al. Childhood to Early-Midlife Systolic Blood Pressure Trajectories: Early-Life Predictors, Effect Modifiers, and Adult Cardiovascular Outcomes. </w:t>
      </w:r>
      <w:r w:rsidRPr="00DA1DC8">
        <w:rPr>
          <w:i/>
        </w:rPr>
        <w:t>Hypertension</w:t>
      </w:r>
      <w:r w:rsidRPr="00DA1DC8">
        <w:t>. 2015;66(6), 1108-1115.</w:t>
      </w:r>
    </w:p>
    <w:p w:rsidR="00DA1DC8" w:rsidRPr="00DA1DC8" w:rsidRDefault="00DA1DC8" w:rsidP="00DA1DC8">
      <w:pPr>
        <w:pStyle w:val="EndNoteBibliography"/>
        <w:spacing w:after="0"/>
        <w:ind w:left="720" w:hanging="720"/>
      </w:pPr>
      <w:r w:rsidRPr="00DA1DC8">
        <w:t>116.</w:t>
      </w:r>
      <w:r w:rsidRPr="00DA1DC8">
        <w:tab/>
        <w:t xml:space="preserve">Thurber KA, Dobbins T, Kirk M, Dance P, Banwell C. Early life predictors of increased body mass index among indigenous Australian children. </w:t>
      </w:r>
      <w:r w:rsidRPr="00DA1DC8">
        <w:rPr>
          <w:i/>
        </w:rPr>
        <w:t>PLoS ONE</w:t>
      </w:r>
      <w:r w:rsidRPr="00DA1DC8">
        <w:t>. 2015;10(6).</w:t>
      </w:r>
    </w:p>
    <w:p w:rsidR="00DA1DC8" w:rsidRPr="00DA1DC8" w:rsidRDefault="00DA1DC8" w:rsidP="00DA1DC8">
      <w:pPr>
        <w:pStyle w:val="EndNoteBibliography"/>
        <w:spacing w:after="0"/>
        <w:ind w:left="720" w:hanging="720"/>
      </w:pPr>
      <w:r w:rsidRPr="00DA1DC8">
        <w:t>117.</w:t>
      </w:r>
      <w:r w:rsidRPr="00DA1DC8">
        <w:tab/>
        <w:t xml:space="preserve">Tomé FS, Cardoso VC, Barbieri MA, et al. Are birth weight and maternal smoking during pregnancy associated with malnutrition and excess weight among school age children? </w:t>
      </w:r>
      <w:r w:rsidRPr="00DA1DC8">
        <w:rPr>
          <w:i/>
        </w:rPr>
        <w:t>Braz J Med Biol Res</w:t>
      </w:r>
      <w:r w:rsidRPr="00DA1DC8">
        <w:t>. 2007;40(9), 1221-1230.</w:t>
      </w:r>
    </w:p>
    <w:p w:rsidR="00DA1DC8" w:rsidRPr="00DA1DC8" w:rsidRDefault="00DA1DC8" w:rsidP="00DA1DC8">
      <w:pPr>
        <w:pStyle w:val="EndNoteBibliography"/>
        <w:spacing w:after="0"/>
        <w:ind w:left="720" w:hanging="720"/>
      </w:pPr>
      <w:r w:rsidRPr="00DA1DC8">
        <w:t>118.</w:t>
      </w:r>
      <w:r w:rsidRPr="00DA1DC8">
        <w:tab/>
        <w:t xml:space="preserve">Van Den Broek M, Leermakers ETM, Jaddoe VWV, et al. Maternal dietary patterns during pregnancy and body composition of the child at age 6 y: The Generation R Study. </w:t>
      </w:r>
      <w:r w:rsidRPr="00DA1DC8">
        <w:rPr>
          <w:i/>
        </w:rPr>
        <w:t>Am J Clin Nutr</w:t>
      </w:r>
      <w:r w:rsidRPr="00DA1DC8">
        <w:t>. 2015;102(4), 873-880.</w:t>
      </w:r>
    </w:p>
    <w:p w:rsidR="00DA1DC8" w:rsidRPr="00DA1DC8" w:rsidRDefault="00DA1DC8" w:rsidP="00DA1DC8">
      <w:pPr>
        <w:pStyle w:val="EndNoteBibliography"/>
        <w:spacing w:after="0"/>
        <w:ind w:left="720" w:hanging="720"/>
      </w:pPr>
      <w:r w:rsidRPr="00DA1DC8">
        <w:t>119.</w:t>
      </w:r>
      <w:r w:rsidRPr="00DA1DC8">
        <w:tab/>
        <w:t xml:space="preserve">Van Den Hil LCL, Taal HR, De Jonge LL, et al. Maternal first-trimester dietary intake and childhood blood pressure: The Generation R Study. </w:t>
      </w:r>
      <w:r w:rsidRPr="00DA1DC8">
        <w:rPr>
          <w:i/>
        </w:rPr>
        <w:t>Br J Nutr</w:t>
      </w:r>
      <w:r w:rsidRPr="00DA1DC8">
        <w:t>. 2013;110(8), 1454-1464.</w:t>
      </w:r>
    </w:p>
    <w:p w:rsidR="00DA1DC8" w:rsidRPr="00DA1DC8" w:rsidRDefault="00DA1DC8" w:rsidP="00DA1DC8">
      <w:pPr>
        <w:pStyle w:val="EndNoteBibliography"/>
        <w:spacing w:after="0"/>
        <w:ind w:left="720" w:hanging="720"/>
      </w:pPr>
      <w:r w:rsidRPr="00DA1DC8">
        <w:lastRenderedPageBreak/>
        <w:t>120.</w:t>
      </w:r>
      <w:r w:rsidRPr="00DA1DC8">
        <w:tab/>
        <w:t xml:space="preserve">Veena SR, Wills AK, Fisher DJ, et al. Early life factors and type 2 diabetes in south India: Do the associations change with age? </w:t>
      </w:r>
      <w:r w:rsidRPr="00DA1DC8">
        <w:rPr>
          <w:i/>
        </w:rPr>
        <w:t>J Diabetes</w:t>
      </w:r>
      <w:r w:rsidRPr="00DA1DC8">
        <w:t>. 2009;1(3), 218-226.</w:t>
      </w:r>
    </w:p>
    <w:p w:rsidR="00DA1DC8" w:rsidRPr="00DA1DC8" w:rsidRDefault="00DA1DC8" w:rsidP="00DA1DC8">
      <w:pPr>
        <w:pStyle w:val="EndNoteBibliography"/>
        <w:spacing w:after="0"/>
        <w:ind w:left="720" w:hanging="720"/>
      </w:pPr>
      <w:r w:rsidRPr="00DA1DC8">
        <w:t>121.</w:t>
      </w:r>
      <w:r w:rsidRPr="00DA1DC8">
        <w:tab/>
        <w:t xml:space="preserve">Wang JJ, Gao Y, Lau PWC. Prevalence of overweight in Hong Kong Chinese children: Its associations with family, early-life development and behaviors-related factors. </w:t>
      </w:r>
      <w:r w:rsidRPr="00DA1DC8">
        <w:rPr>
          <w:i/>
        </w:rPr>
        <w:t>J Exerc Sci Fitness</w:t>
      </w:r>
      <w:r w:rsidRPr="00DA1DC8">
        <w:t>. 2017;15(2), 89-95.</w:t>
      </w:r>
    </w:p>
    <w:p w:rsidR="00DA1DC8" w:rsidRPr="00DA1DC8" w:rsidRDefault="00DA1DC8" w:rsidP="00DA1DC8">
      <w:pPr>
        <w:pStyle w:val="EndNoteBibliography"/>
        <w:spacing w:after="0"/>
        <w:ind w:left="720" w:hanging="720"/>
      </w:pPr>
      <w:r w:rsidRPr="00DA1DC8">
        <w:t>122.</w:t>
      </w:r>
      <w:r w:rsidRPr="00DA1DC8">
        <w:tab/>
        <w:t xml:space="preserve">Wang Z, Li C, Yang Z, Zou Z, Ma J. Infant exposure to Chinese famine increased the risk of hypertension in adulthood: Results from the China Health and Retirement Longitudinal Study. </w:t>
      </w:r>
      <w:r w:rsidRPr="00DA1DC8">
        <w:rPr>
          <w:i/>
        </w:rPr>
        <w:t>BMC Public Health</w:t>
      </w:r>
      <w:r w:rsidRPr="00DA1DC8">
        <w:t>. 2016;16(1).</w:t>
      </w:r>
    </w:p>
    <w:p w:rsidR="00DA1DC8" w:rsidRPr="00DA1DC8" w:rsidRDefault="00DA1DC8" w:rsidP="00DA1DC8">
      <w:pPr>
        <w:pStyle w:val="EndNoteBibliography"/>
        <w:spacing w:after="0"/>
        <w:ind w:left="720" w:hanging="720"/>
      </w:pPr>
      <w:r w:rsidRPr="00DA1DC8">
        <w:t>123.</w:t>
      </w:r>
      <w:r w:rsidRPr="00DA1DC8">
        <w:tab/>
        <w:t xml:space="preserve">Wang N, Wang X, Li Q, et al. The famine exposure in early life and metabolic syndrome in adulthood. </w:t>
      </w:r>
      <w:r w:rsidRPr="00DA1DC8">
        <w:rPr>
          <w:i/>
        </w:rPr>
        <w:t>Clin Nutr</w:t>
      </w:r>
      <w:r w:rsidRPr="00DA1DC8">
        <w:t>. 2017;36(1), 253-259.</w:t>
      </w:r>
    </w:p>
    <w:p w:rsidR="00DA1DC8" w:rsidRPr="00DA1DC8" w:rsidRDefault="00DA1DC8" w:rsidP="00DA1DC8">
      <w:pPr>
        <w:pStyle w:val="EndNoteBibliography"/>
        <w:spacing w:after="0"/>
        <w:ind w:left="720" w:hanging="720"/>
      </w:pPr>
      <w:r w:rsidRPr="00DA1DC8">
        <w:t>124.</w:t>
      </w:r>
      <w:r w:rsidRPr="00DA1DC8">
        <w:tab/>
        <w:t xml:space="preserve">Wang N, Wang X, Han B, et al. Is exposure to famine in childhood and economic development in adulthood associated with diabetes? </w:t>
      </w:r>
      <w:r w:rsidRPr="00DA1DC8">
        <w:rPr>
          <w:i/>
        </w:rPr>
        <w:t>J Clin Endocrinol Metab</w:t>
      </w:r>
      <w:r w:rsidRPr="00DA1DC8">
        <w:t>. 2015;100(12), 4514-4523.</w:t>
      </w:r>
    </w:p>
    <w:p w:rsidR="00DA1DC8" w:rsidRPr="00DA1DC8" w:rsidRDefault="00DA1DC8" w:rsidP="00DA1DC8">
      <w:pPr>
        <w:pStyle w:val="EndNoteBibliography"/>
        <w:spacing w:after="0"/>
        <w:ind w:left="720" w:hanging="720"/>
      </w:pPr>
      <w:r w:rsidRPr="00DA1DC8">
        <w:t>125.</w:t>
      </w:r>
      <w:r w:rsidRPr="00DA1DC8">
        <w:tab/>
        <w:t xml:space="preserve">Wang J, Li Y, Han X, et al. Exposure to the Chinese famine in childhood increases type 2 diabetes risk in adults. </w:t>
      </w:r>
      <w:r w:rsidRPr="00DA1DC8">
        <w:rPr>
          <w:i/>
        </w:rPr>
        <w:t>J Nutr</w:t>
      </w:r>
      <w:r w:rsidRPr="00DA1DC8">
        <w:t>. 2016;146(11), 2289-2295.</w:t>
      </w:r>
    </w:p>
    <w:p w:rsidR="00DA1DC8" w:rsidRPr="00DA1DC8" w:rsidRDefault="00DA1DC8" w:rsidP="00DA1DC8">
      <w:pPr>
        <w:pStyle w:val="EndNoteBibliography"/>
        <w:spacing w:after="0"/>
        <w:ind w:left="720" w:hanging="720"/>
      </w:pPr>
      <w:r w:rsidRPr="00DA1DC8">
        <w:t>126.</w:t>
      </w:r>
      <w:r w:rsidRPr="00DA1DC8">
        <w:tab/>
        <w:t xml:space="preserve">Wang PX, Wang JJ, Lei YX, Xiao L, Luo ZC. Impact of Fetal and Infant Exposure to the Chinese Great Famine on the Risk of Hypertension in Adulthood. </w:t>
      </w:r>
      <w:r w:rsidRPr="00DA1DC8">
        <w:rPr>
          <w:i/>
        </w:rPr>
        <w:t>PLoS ONE</w:t>
      </w:r>
      <w:r w:rsidRPr="00DA1DC8">
        <w:t>. 2012;7(11).</w:t>
      </w:r>
    </w:p>
    <w:p w:rsidR="00DA1DC8" w:rsidRPr="00DA1DC8" w:rsidRDefault="00DA1DC8" w:rsidP="00DA1DC8">
      <w:pPr>
        <w:pStyle w:val="EndNoteBibliography"/>
        <w:spacing w:after="0"/>
        <w:ind w:left="720" w:hanging="720"/>
      </w:pPr>
      <w:r w:rsidRPr="00DA1DC8">
        <w:t>127.</w:t>
      </w:r>
      <w:r w:rsidRPr="00DA1DC8">
        <w:tab/>
        <w:t xml:space="preserve">Werneck AO, Silva DRP, Collings PJ, et al. Birth weight, biological maturation and obesity in adolescents: A mediation analysis. </w:t>
      </w:r>
      <w:r w:rsidRPr="00DA1DC8">
        <w:rPr>
          <w:i/>
        </w:rPr>
        <w:t>J Dev Orig Health Dis</w:t>
      </w:r>
      <w:r w:rsidRPr="00DA1DC8">
        <w:t>. 2017;8(4), 502-507.</w:t>
      </w:r>
    </w:p>
    <w:p w:rsidR="00DA1DC8" w:rsidRPr="00DA1DC8" w:rsidRDefault="00DA1DC8" w:rsidP="00DA1DC8">
      <w:pPr>
        <w:pStyle w:val="EndNoteBibliography"/>
        <w:spacing w:after="0"/>
        <w:ind w:left="720" w:hanging="720"/>
      </w:pPr>
      <w:r w:rsidRPr="00DA1DC8">
        <w:t>128.</w:t>
      </w:r>
      <w:r w:rsidRPr="00DA1DC8">
        <w:tab/>
        <w:t xml:space="preserve">West NA, Crume TL, Maligie MA, Dabelea D. Cardiovascular risk factors in children exposed to maternal diabetes in utero. </w:t>
      </w:r>
      <w:r w:rsidRPr="00DA1DC8">
        <w:rPr>
          <w:i/>
        </w:rPr>
        <w:t>Diabetologia</w:t>
      </w:r>
      <w:r w:rsidRPr="00DA1DC8">
        <w:t>. 2011;54(3), 504-507.</w:t>
      </w:r>
    </w:p>
    <w:p w:rsidR="00DA1DC8" w:rsidRPr="00DA1DC8" w:rsidRDefault="00DA1DC8" w:rsidP="00DA1DC8">
      <w:pPr>
        <w:pStyle w:val="EndNoteBibliography"/>
        <w:spacing w:after="0"/>
        <w:ind w:left="720" w:hanging="720"/>
      </w:pPr>
      <w:r w:rsidRPr="00DA1DC8">
        <w:t>129.</w:t>
      </w:r>
      <w:r w:rsidRPr="00DA1DC8">
        <w:tab/>
        <w:t xml:space="preserve">Whitrow MJ, Davies MJ, Giles LC, et al. Effects of birth size, post-natal growth and current size on insulin resistance in 9-year-old children: A prospective cohort study. </w:t>
      </w:r>
      <w:r w:rsidRPr="00DA1DC8">
        <w:rPr>
          <w:i/>
        </w:rPr>
        <w:t>Eur J Pediatr</w:t>
      </w:r>
      <w:r w:rsidRPr="00DA1DC8">
        <w:t>. 2013;172(9), 1207-1214.</w:t>
      </w:r>
    </w:p>
    <w:p w:rsidR="00DA1DC8" w:rsidRPr="00DA1DC8" w:rsidRDefault="00DA1DC8" w:rsidP="00DA1DC8">
      <w:pPr>
        <w:pStyle w:val="EndNoteBibliography"/>
        <w:spacing w:after="0"/>
        <w:ind w:left="720" w:hanging="720"/>
      </w:pPr>
      <w:r w:rsidRPr="00DA1DC8">
        <w:t>130.</w:t>
      </w:r>
      <w:r w:rsidRPr="00DA1DC8">
        <w:tab/>
        <w:t xml:space="preserve">Yu C, Wang J, Wang F, et al. Victims of Chinese famine in early life have increased risk of metabolic syndrome in adulthood. </w:t>
      </w:r>
      <w:r w:rsidRPr="00DA1DC8">
        <w:rPr>
          <w:i/>
        </w:rPr>
        <w:t>Nutrition</w:t>
      </w:r>
      <w:r w:rsidRPr="00DA1DC8">
        <w:t>. 2018;53, 20-25.</w:t>
      </w:r>
    </w:p>
    <w:p w:rsidR="00DA1DC8" w:rsidRPr="00DA1DC8" w:rsidRDefault="00DA1DC8" w:rsidP="00DA1DC8">
      <w:pPr>
        <w:pStyle w:val="EndNoteBibliography"/>
        <w:spacing w:after="0"/>
        <w:ind w:left="720" w:hanging="720"/>
      </w:pPr>
      <w:r w:rsidRPr="00DA1DC8">
        <w:t>131.</w:t>
      </w:r>
      <w:r w:rsidRPr="00DA1DC8">
        <w:tab/>
        <w:t xml:space="preserve">Yuan ZP, Yang M, Liang L, et al. Possible role of birth weight on general and central obesity in Chinese children and adolescents: A cross-sectional study. </w:t>
      </w:r>
      <w:r w:rsidRPr="00DA1DC8">
        <w:rPr>
          <w:i/>
        </w:rPr>
        <w:t>Ann Epidemiol</w:t>
      </w:r>
      <w:r w:rsidRPr="00DA1DC8">
        <w:t>. 2015;25(10), 748-752.</w:t>
      </w:r>
    </w:p>
    <w:p w:rsidR="00DA1DC8" w:rsidRPr="00DA1DC8" w:rsidRDefault="00DA1DC8" w:rsidP="00DA1DC8">
      <w:pPr>
        <w:pStyle w:val="EndNoteBibliography"/>
        <w:spacing w:after="0"/>
        <w:ind w:left="720" w:hanging="720"/>
      </w:pPr>
      <w:r w:rsidRPr="00DA1DC8">
        <w:t>132.</w:t>
      </w:r>
      <w:r w:rsidRPr="00DA1DC8">
        <w:tab/>
        <w:t xml:space="preserve">Zadzińska E, Rosset I. Pre-natal and perinatal factors affecting body mass index in pre-pubertal polish children. </w:t>
      </w:r>
      <w:r w:rsidRPr="00DA1DC8">
        <w:rPr>
          <w:i/>
        </w:rPr>
        <w:t>Ann Hum Biol</w:t>
      </w:r>
      <w:r w:rsidRPr="00DA1DC8">
        <w:t>. 2013;40(6), 477-484.</w:t>
      </w:r>
    </w:p>
    <w:p w:rsidR="00DA1DC8" w:rsidRPr="00DA1DC8" w:rsidRDefault="00DA1DC8" w:rsidP="00DA1DC8">
      <w:pPr>
        <w:pStyle w:val="EndNoteBibliography"/>
        <w:spacing w:after="0"/>
        <w:ind w:left="720" w:hanging="720"/>
      </w:pPr>
      <w:r w:rsidRPr="00DA1DC8">
        <w:t>133.</w:t>
      </w:r>
      <w:r w:rsidRPr="00DA1DC8">
        <w:tab/>
        <w:t xml:space="preserve">Zarrati M, Shidfar F, Razmpoosh E, et al. Does low birth weight predict hypertension and obesity in schoolchildren? </w:t>
      </w:r>
      <w:r w:rsidRPr="00DA1DC8">
        <w:rPr>
          <w:i/>
        </w:rPr>
        <w:t>Ann Nutr Metab</w:t>
      </w:r>
      <w:r w:rsidRPr="00DA1DC8">
        <w:t>. 2013;63(1-2), 69-76.</w:t>
      </w:r>
    </w:p>
    <w:p w:rsidR="00DA1DC8" w:rsidRPr="00DA1DC8" w:rsidRDefault="00DA1DC8" w:rsidP="00DA1DC8">
      <w:pPr>
        <w:pStyle w:val="EndNoteBibliography"/>
        <w:spacing w:after="0"/>
        <w:ind w:left="720" w:hanging="720"/>
      </w:pPr>
      <w:r w:rsidRPr="00DA1DC8">
        <w:t>134.</w:t>
      </w:r>
      <w:r w:rsidRPr="00DA1DC8">
        <w:tab/>
        <w:t xml:space="preserve">Zhang T, Cai L, Ma L, Jing J, Chen Y, Ma J. The prevalence of obesity and influence of early life and behavioral factors on obesity in Chinese children in Guangzhou. </w:t>
      </w:r>
      <w:r w:rsidRPr="00DA1DC8">
        <w:rPr>
          <w:i/>
        </w:rPr>
        <w:t>BMC Public Health</w:t>
      </w:r>
      <w:r w:rsidRPr="00DA1DC8">
        <w:t>. 2016;16(1).</w:t>
      </w:r>
    </w:p>
    <w:p w:rsidR="00DA1DC8" w:rsidRPr="00DA1DC8" w:rsidRDefault="00DA1DC8" w:rsidP="00DA1DC8">
      <w:pPr>
        <w:pStyle w:val="EndNoteBibliography"/>
        <w:spacing w:after="0"/>
        <w:ind w:left="720" w:hanging="720"/>
      </w:pPr>
      <w:r w:rsidRPr="00DA1DC8">
        <w:t>135.</w:t>
      </w:r>
      <w:r w:rsidRPr="00DA1DC8">
        <w:tab/>
        <w:t xml:space="preserve">Zhao YL, Ma RM, Lao TT, et al. Maternal gestational diabetes mellitus and overweight and obesity in offspring: A study in Chinese children. </w:t>
      </w:r>
      <w:r w:rsidRPr="00DA1DC8">
        <w:rPr>
          <w:i/>
        </w:rPr>
        <w:t>J Dev Orig Health Dis</w:t>
      </w:r>
      <w:r w:rsidRPr="00DA1DC8">
        <w:t>. 2015;6(6), 479-484.</w:t>
      </w:r>
    </w:p>
    <w:p w:rsidR="00DA1DC8" w:rsidRPr="00DA1DC8" w:rsidRDefault="00DA1DC8" w:rsidP="00DA1DC8">
      <w:pPr>
        <w:pStyle w:val="EndNoteBibliography"/>
        <w:ind w:left="720" w:hanging="720"/>
      </w:pPr>
      <w:r w:rsidRPr="00DA1DC8">
        <w:t>136.</w:t>
      </w:r>
      <w:r w:rsidRPr="00DA1DC8">
        <w:tab/>
        <w:t xml:space="preserve">Zheng X, Wang Y, Ren W, et al. Risk of metabolic syndrome in adults exposed to the great Chinese famine during the fetal life and early childhood. </w:t>
      </w:r>
      <w:r w:rsidRPr="00DA1DC8">
        <w:rPr>
          <w:i/>
        </w:rPr>
        <w:t>Eur J Clin Nutr</w:t>
      </w:r>
      <w:r w:rsidRPr="00DA1DC8">
        <w:t>. 2012;66(2), 231-236.</w:t>
      </w:r>
    </w:p>
    <w:p w:rsidR="00946CEF" w:rsidRDefault="00D01EF0">
      <w:r>
        <w:fldChar w:fldCharType="end"/>
      </w:r>
    </w:p>
    <w:sectPr w:rsidR="00946CEF" w:rsidSect="00946CEF">
      <w:headerReference w:type="default" r:id="rId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D08F0" w:rsidRDefault="006D08F0" w:rsidP="007645A2">
      <w:pPr>
        <w:spacing w:after="0" w:line="240" w:lineRule="auto"/>
      </w:pPr>
      <w:r>
        <w:separator/>
      </w:r>
    </w:p>
  </w:endnote>
  <w:endnote w:type="continuationSeparator" w:id="0">
    <w:p w:rsidR="006D08F0" w:rsidRDefault="006D08F0" w:rsidP="007645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D08F0" w:rsidRDefault="006D08F0" w:rsidP="007645A2">
      <w:pPr>
        <w:spacing w:after="0" w:line="240" w:lineRule="auto"/>
      </w:pPr>
      <w:r>
        <w:separator/>
      </w:r>
    </w:p>
  </w:footnote>
  <w:footnote w:type="continuationSeparator" w:id="0">
    <w:p w:rsidR="006D08F0" w:rsidRDefault="006D08F0" w:rsidP="007645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45A2" w:rsidRDefault="007645A2">
    <w:pPr>
      <w:pStyle w:val="Header"/>
    </w:pPr>
    <w:proofErr w:type="spellStart"/>
    <w:r>
      <w:t>Tu’akoi</w:t>
    </w:r>
    <w:proofErr w:type="spellEnd"/>
    <w:r>
      <w:t>, Vickers and Bay</w:t>
    </w:r>
    <w:r>
      <w:tab/>
    </w:r>
    <w:r>
      <w:tab/>
      <w:t xml:space="preserve">                                                                                         </w:t>
    </w:r>
    <w:proofErr w:type="spellStart"/>
    <w:r w:rsidR="00510ED8">
      <w:t>DOHaD</w:t>
    </w:r>
    <w:proofErr w:type="spellEnd"/>
    <w:r w:rsidR="00510ED8">
      <w:t xml:space="preserve"> </w:t>
    </w:r>
    <w:r w:rsidR="009444CC">
      <w:t>research gaps in LMICs: A systematic review</w:t>
    </w:r>
  </w:p>
  <w:p w:rsidR="007645A2" w:rsidRDefault="007645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2200" w:rsidRDefault="005E2200">
    <w:pPr>
      <w:pStyle w:val="Header"/>
    </w:pPr>
    <w:r>
      <w:t xml:space="preserve">Tu’akoi, Vickers and Bay                                         A systematic review exploring gaps in </w:t>
    </w:r>
    <w:proofErr w:type="spellStart"/>
    <w:r>
      <w:t>DOHaD</w:t>
    </w:r>
    <w:proofErr w:type="spellEnd"/>
    <w:r>
      <w:t xml:space="preserve"> research</w:t>
    </w:r>
  </w:p>
  <w:p w:rsidR="005E2200" w:rsidRDefault="005E220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S3tLA0NTMwMTAwsDBW0lEKTi0uzszPAykwqgUAodA0kiwAAAA="/>
    <w:docVar w:name="EN.InstantFormat" w:val="&lt;ENInstantFormat&gt;&lt;Enabled&gt;1&lt;/Enabled&gt;&lt;ScanUnformatted&gt;1&lt;/ScanUnformatted&gt;&lt;ScanChanges&gt;1&lt;/ScanChanges&gt;&lt;Suspended&gt;0&lt;/Suspended&gt;&lt;/ENInstantFormat&gt;"/>
    <w:docVar w:name="EN.Layout" w:val="&lt;ENLayout&gt;&lt;Style&gt;JDOHaD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095rwa0tw0w9e5rzapr2wc5rfrds9pztx0&quot;&gt;Final Library of Included Articles&lt;record-ids&gt;&lt;item&gt;3449&lt;/item&gt;&lt;item&gt;3475&lt;/item&gt;&lt;item&gt;3520&lt;/item&gt;&lt;item&gt;3522&lt;/item&gt;&lt;item&gt;3538&lt;/item&gt;&lt;item&gt;3561&lt;/item&gt;&lt;item&gt;3591&lt;/item&gt;&lt;item&gt;3609&lt;/item&gt;&lt;item&gt;3666&lt;/item&gt;&lt;item&gt;3672&lt;/item&gt;&lt;item&gt;3710&lt;/item&gt;&lt;item&gt;3717&lt;/item&gt;&lt;item&gt;3734&lt;/item&gt;&lt;item&gt;3747&lt;/item&gt;&lt;item&gt;3816&lt;/item&gt;&lt;item&gt;3878&lt;/item&gt;&lt;item&gt;3893&lt;/item&gt;&lt;item&gt;3924&lt;/item&gt;&lt;item&gt;3942&lt;/item&gt;&lt;item&gt;4034&lt;/item&gt;&lt;item&gt;4050&lt;/item&gt;&lt;item&gt;4053&lt;/item&gt;&lt;item&gt;4076&lt;/item&gt;&lt;item&gt;4097&lt;/item&gt;&lt;item&gt;4136&lt;/item&gt;&lt;item&gt;4141&lt;/item&gt;&lt;item&gt;4146&lt;/item&gt;&lt;item&gt;4147&lt;/item&gt;&lt;item&gt;4156&lt;/item&gt;&lt;item&gt;4179&lt;/item&gt;&lt;item&gt;4185&lt;/item&gt;&lt;item&gt;4194&lt;/item&gt;&lt;item&gt;4199&lt;/item&gt;&lt;item&gt;4247&lt;/item&gt;&lt;item&gt;4252&lt;/item&gt;&lt;item&gt;4272&lt;/item&gt;&lt;item&gt;4275&lt;/item&gt;&lt;item&gt;4277&lt;/item&gt;&lt;item&gt;4297&lt;/item&gt;&lt;item&gt;4325&lt;/item&gt;&lt;item&gt;4331&lt;/item&gt;&lt;item&gt;4340&lt;/item&gt;&lt;item&gt;4366&lt;/item&gt;&lt;item&gt;4371&lt;/item&gt;&lt;item&gt;4387&lt;/item&gt;&lt;item&gt;4400&lt;/item&gt;&lt;item&gt;4405&lt;/item&gt;&lt;item&gt;4436&lt;/item&gt;&lt;item&gt;4439&lt;/item&gt;&lt;item&gt;4442&lt;/item&gt;&lt;item&gt;4462&lt;/item&gt;&lt;item&gt;4470&lt;/item&gt;&lt;item&gt;4481&lt;/item&gt;&lt;item&gt;4493&lt;/item&gt;&lt;item&gt;4502&lt;/item&gt;&lt;item&gt;4512&lt;/item&gt;&lt;item&gt;4524&lt;/item&gt;&lt;item&gt;4526&lt;/item&gt;&lt;item&gt;4549&lt;/item&gt;&lt;item&gt;4565&lt;/item&gt;&lt;item&gt;4569&lt;/item&gt;&lt;item&gt;4698&lt;/item&gt;&lt;item&gt;4703&lt;/item&gt;&lt;item&gt;4755&lt;/item&gt;&lt;item&gt;4762&lt;/item&gt;&lt;item&gt;4873&lt;/item&gt;&lt;item&gt;4880&lt;/item&gt;&lt;item&gt;4947&lt;/item&gt;&lt;item&gt;5027&lt;/item&gt;&lt;item&gt;5039&lt;/item&gt;&lt;item&gt;5049&lt;/item&gt;&lt;item&gt;5075&lt;/item&gt;&lt;item&gt;5082&lt;/item&gt;&lt;item&gt;5136&lt;/item&gt;&lt;item&gt;5170&lt;/item&gt;&lt;item&gt;5176&lt;/item&gt;&lt;item&gt;5192&lt;/item&gt;&lt;item&gt;5212&lt;/item&gt;&lt;item&gt;5243&lt;/item&gt;&lt;item&gt;5279&lt;/item&gt;&lt;item&gt;5284&lt;/item&gt;&lt;item&gt;5299&lt;/item&gt;&lt;item&gt;5307&lt;/item&gt;&lt;item&gt;5352&lt;/item&gt;&lt;item&gt;5405&lt;/item&gt;&lt;item&gt;5410&lt;/item&gt;&lt;item&gt;5419&lt;/item&gt;&lt;item&gt;5423&lt;/item&gt;&lt;item&gt;5521&lt;/item&gt;&lt;item&gt;5567&lt;/item&gt;&lt;item&gt;5572&lt;/item&gt;&lt;item&gt;5578&lt;/item&gt;&lt;item&gt;5591&lt;/item&gt;&lt;item&gt;5619&lt;/item&gt;&lt;item&gt;5636&lt;/item&gt;&lt;item&gt;5641&lt;/item&gt;&lt;item&gt;5651&lt;/item&gt;&lt;item&gt;5654&lt;/item&gt;&lt;item&gt;5685&lt;/item&gt;&lt;item&gt;5702&lt;/item&gt;&lt;item&gt;5767&lt;/item&gt;&lt;item&gt;5809&lt;/item&gt;&lt;item&gt;5838&lt;/item&gt;&lt;item&gt;5840&lt;/item&gt;&lt;item&gt;6448&lt;/item&gt;&lt;item&gt;6458&lt;/item&gt;&lt;item&gt;6460&lt;/item&gt;&lt;item&gt;6463&lt;/item&gt;&lt;item&gt;6482&lt;/item&gt;&lt;item&gt;6534&lt;/item&gt;&lt;item&gt;6538&lt;/item&gt;&lt;item&gt;6568&lt;/item&gt;&lt;item&gt;6647&lt;/item&gt;&lt;item&gt;6649&lt;/item&gt;&lt;item&gt;6659&lt;/item&gt;&lt;item&gt;6767&lt;/item&gt;&lt;item&gt;6782&lt;/item&gt;&lt;item&gt;6789&lt;/item&gt;&lt;item&gt;6800&lt;/item&gt;&lt;item&gt;6820&lt;/item&gt;&lt;item&gt;6837&lt;/item&gt;&lt;item&gt;6874&lt;/item&gt;&lt;item&gt;7191&lt;/item&gt;&lt;item&gt;7235&lt;/item&gt;&lt;item&gt;7397&lt;/item&gt;&lt;item&gt;7525&lt;/item&gt;&lt;item&gt;7858&lt;/item&gt;&lt;item&gt;8180&lt;/item&gt;&lt;item&gt;8611&lt;/item&gt;&lt;item&gt;8686&lt;/item&gt;&lt;item&gt;11494&lt;/item&gt;&lt;item&gt;11925&lt;/item&gt;&lt;item&gt;12132&lt;/item&gt;&lt;item&gt;12193&lt;/item&gt;&lt;item&gt;12418&lt;/item&gt;&lt;item&gt;13461&lt;/item&gt;&lt;/record-ids&gt;&lt;/item&gt;&lt;/Libraries&gt;"/>
  </w:docVars>
  <w:rsids>
    <w:rsidRoot w:val="007D2045"/>
    <w:rsid w:val="00002096"/>
    <w:rsid w:val="000175D4"/>
    <w:rsid w:val="000279A5"/>
    <w:rsid w:val="00041503"/>
    <w:rsid w:val="00053B2A"/>
    <w:rsid w:val="00054F09"/>
    <w:rsid w:val="00060D88"/>
    <w:rsid w:val="00074FF3"/>
    <w:rsid w:val="0008351F"/>
    <w:rsid w:val="00093CB8"/>
    <w:rsid w:val="00095C6F"/>
    <w:rsid w:val="000A1A28"/>
    <w:rsid w:val="000C1214"/>
    <w:rsid w:val="000C2D90"/>
    <w:rsid w:val="000D734E"/>
    <w:rsid w:val="000D7AA8"/>
    <w:rsid w:val="000E2919"/>
    <w:rsid w:val="000F0F67"/>
    <w:rsid w:val="00104B0E"/>
    <w:rsid w:val="0011141C"/>
    <w:rsid w:val="00111654"/>
    <w:rsid w:val="0011259E"/>
    <w:rsid w:val="00114568"/>
    <w:rsid w:val="001169A4"/>
    <w:rsid w:val="00120B48"/>
    <w:rsid w:val="00122A35"/>
    <w:rsid w:val="00135AEE"/>
    <w:rsid w:val="001420BD"/>
    <w:rsid w:val="00144381"/>
    <w:rsid w:val="00145630"/>
    <w:rsid w:val="00147D06"/>
    <w:rsid w:val="00160F03"/>
    <w:rsid w:val="0017057B"/>
    <w:rsid w:val="0018186F"/>
    <w:rsid w:val="001855D5"/>
    <w:rsid w:val="001A6F34"/>
    <w:rsid w:val="001A7D42"/>
    <w:rsid w:val="001B2850"/>
    <w:rsid w:val="001B30DC"/>
    <w:rsid w:val="001B6A43"/>
    <w:rsid w:val="001B6F83"/>
    <w:rsid w:val="001C36C4"/>
    <w:rsid w:val="001C6050"/>
    <w:rsid w:val="001D3A8F"/>
    <w:rsid w:val="001D41F3"/>
    <w:rsid w:val="001E79E1"/>
    <w:rsid w:val="001F6ECD"/>
    <w:rsid w:val="00200A2D"/>
    <w:rsid w:val="002046DC"/>
    <w:rsid w:val="002056CA"/>
    <w:rsid w:val="00215AB7"/>
    <w:rsid w:val="00231C77"/>
    <w:rsid w:val="00242FE5"/>
    <w:rsid w:val="002431A8"/>
    <w:rsid w:val="00245FE4"/>
    <w:rsid w:val="00250234"/>
    <w:rsid w:val="002516CF"/>
    <w:rsid w:val="00251D00"/>
    <w:rsid w:val="002539FA"/>
    <w:rsid w:val="00263970"/>
    <w:rsid w:val="00264791"/>
    <w:rsid w:val="00293119"/>
    <w:rsid w:val="002A4513"/>
    <w:rsid w:val="002B1155"/>
    <w:rsid w:val="002B4C26"/>
    <w:rsid w:val="002B6196"/>
    <w:rsid w:val="002C0263"/>
    <w:rsid w:val="002D7E82"/>
    <w:rsid w:val="002E623A"/>
    <w:rsid w:val="002F4243"/>
    <w:rsid w:val="00300698"/>
    <w:rsid w:val="00304CB3"/>
    <w:rsid w:val="00306DD2"/>
    <w:rsid w:val="00311FF6"/>
    <w:rsid w:val="00312572"/>
    <w:rsid w:val="003126C0"/>
    <w:rsid w:val="00313930"/>
    <w:rsid w:val="00315FE5"/>
    <w:rsid w:val="00320C63"/>
    <w:rsid w:val="00320F9D"/>
    <w:rsid w:val="00334EEA"/>
    <w:rsid w:val="003357C3"/>
    <w:rsid w:val="00337F38"/>
    <w:rsid w:val="00343E94"/>
    <w:rsid w:val="003451E4"/>
    <w:rsid w:val="00347721"/>
    <w:rsid w:val="00371CAD"/>
    <w:rsid w:val="003720C8"/>
    <w:rsid w:val="0037457C"/>
    <w:rsid w:val="00380AF7"/>
    <w:rsid w:val="00385792"/>
    <w:rsid w:val="00395B55"/>
    <w:rsid w:val="003A1564"/>
    <w:rsid w:val="003B0A87"/>
    <w:rsid w:val="003C6C1B"/>
    <w:rsid w:val="003C74B6"/>
    <w:rsid w:val="003E341D"/>
    <w:rsid w:val="003E3576"/>
    <w:rsid w:val="00404D52"/>
    <w:rsid w:val="0041203E"/>
    <w:rsid w:val="00413708"/>
    <w:rsid w:val="00413C35"/>
    <w:rsid w:val="004153C1"/>
    <w:rsid w:val="00416BE2"/>
    <w:rsid w:val="00417324"/>
    <w:rsid w:val="0042215C"/>
    <w:rsid w:val="00427691"/>
    <w:rsid w:val="00430524"/>
    <w:rsid w:val="0043336C"/>
    <w:rsid w:val="00441876"/>
    <w:rsid w:val="0044553B"/>
    <w:rsid w:val="004473FD"/>
    <w:rsid w:val="004563DC"/>
    <w:rsid w:val="00457D61"/>
    <w:rsid w:val="0046769E"/>
    <w:rsid w:val="0047032D"/>
    <w:rsid w:val="00481712"/>
    <w:rsid w:val="00481DCC"/>
    <w:rsid w:val="004C1930"/>
    <w:rsid w:val="004C25A1"/>
    <w:rsid w:val="004C5D9D"/>
    <w:rsid w:val="004D1589"/>
    <w:rsid w:val="004E68A3"/>
    <w:rsid w:val="004E752F"/>
    <w:rsid w:val="004F5DC9"/>
    <w:rsid w:val="0050286A"/>
    <w:rsid w:val="00510ED8"/>
    <w:rsid w:val="00513A59"/>
    <w:rsid w:val="005157D3"/>
    <w:rsid w:val="00527759"/>
    <w:rsid w:val="0054250D"/>
    <w:rsid w:val="005427D0"/>
    <w:rsid w:val="00543A50"/>
    <w:rsid w:val="00543E66"/>
    <w:rsid w:val="00576570"/>
    <w:rsid w:val="00583609"/>
    <w:rsid w:val="005849F6"/>
    <w:rsid w:val="005868BA"/>
    <w:rsid w:val="005A32A5"/>
    <w:rsid w:val="005C771E"/>
    <w:rsid w:val="005C798D"/>
    <w:rsid w:val="005E1869"/>
    <w:rsid w:val="005E2200"/>
    <w:rsid w:val="005F4EE0"/>
    <w:rsid w:val="005F5698"/>
    <w:rsid w:val="00603F51"/>
    <w:rsid w:val="00610DAA"/>
    <w:rsid w:val="00612DEC"/>
    <w:rsid w:val="006158D1"/>
    <w:rsid w:val="00627BDC"/>
    <w:rsid w:val="006447DC"/>
    <w:rsid w:val="00652836"/>
    <w:rsid w:val="00653884"/>
    <w:rsid w:val="00654928"/>
    <w:rsid w:val="00666D48"/>
    <w:rsid w:val="00675444"/>
    <w:rsid w:val="00676F6C"/>
    <w:rsid w:val="00676FCF"/>
    <w:rsid w:val="00677C49"/>
    <w:rsid w:val="006936F5"/>
    <w:rsid w:val="00694160"/>
    <w:rsid w:val="00695EA4"/>
    <w:rsid w:val="00697DAD"/>
    <w:rsid w:val="006A0BCD"/>
    <w:rsid w:val="006A1B37"/>
    <w:rsid w:val="006A29B4"/>
    <w:rsid w:val="006A3D18"/>
    <w:rsid w:val="006C495D"/>
    <w:rsid w:val="006C7262"/>
    <w:rsid w:val="006D08F0"/>
    <w:rsid w:val="006D1CE3"/>
    <w:rsid w:val="006D1D2D"/>
    <w:rsid w:val="006E45C7"/>
    <w:rsid w:val="006F31F6"/>
    <w:rsid w:val="006F7CB1"/>
    <w:rsid w:val="0070063B"/>
    <w:rsid w:val="00701CAF"/>
    <w:rsid w:val="00713860"/>
    <w:rsid w:val="00714BB3"/>
    <w:rsid w:val="00714BD8"/>
    <w:rsid w:val="00717D17"/>
    <w:rsid w:val="007244A3"/>
    <w:rsid w:val="0072731A"/>
    <w:rsid w:val="00733B7D"/>
    <w:rsid w:val="00742C21"/>
    <w:rsid w:val="0074311A"/>
    <w:rsid w:val="0074388C"/>
    <w:rsid w:val="007458E1"/>
    <w:rsid w:val="0074594B"/>
    <w:rsid w:val="00756629"/>
    <w:rsid w:val="007645A2"/>
    <w:rsid w:val="00772212"/>
    <w:rsid w:val="00780793"/>
    <w:rsid w:val="007823CF"/>
    <w:rsid w:val="00795E95"/>
    <w:rsid w:val="007A2CFC"/>
    <w:rsid w:val="007B3B18"/>
    <w:rsid w:val="007B7B9F"/>
    <w:rsid w:val="007C58B7"/>
    <w:rsid w:val="007C7C38"/>
    <w:rsid w:val="007D2045"/>
    <w:rsid w:val="007D21D6"/>
    <w:rsid w:val="007D5628"/>
    <w:rsid w:val="007E259D"/>
    <w:rsid w:val="007E2E15"/>
    <w:rsid w:val="007E49CD"/>
    <w:rsid w:val="007E5C91"/>
    <w:rsid w:val="007E7329"/>
    <w:rsid w:val="007F1665"/>
    <w:rsid w:val="007F66D1"/>
    <w:rsid w:val="007F768E"/>
    <w:rsid w:val="00800379"/>
    <w:rsid w:val="00810EF7"/>
    <w:rsid w:val="00822F27"/>
    <w:rsid w:val="00847473"/>
    <w:rsid w:val="00861138"/>
    <w:rsid w:val="008627BC"/>
    <w:rsid w:val="00870C3A"/>
    <w:rsid w:val="00876222"/>
    <w:rsid w:val="00884ED6"/>
    <w:rsid w:val="00891497"/>
    <w:rsid w:val="00893781"/>
    <w:rsid w:val="0089690B"/>
    <w:rsid w:val="008B1B2E"/>
    <w:rsid w:val="008B2028"/>
    <w:rsid w:val="008B35AB"/>
    <w:rsid w:val="008C0E8D"/>
    <w:rsid w:val="008C1A08"/>
    <w:rsid w:val="008C41C2"/>
    <w:rsid w:val="008C472D"/>
    <w:rsid w:val="008D23B3"/>
    <w:rsid w:val="008F0CD4"/>
    <w:rsid w:val="008F66C9"/>
    <w:rsid w:val="008F7318"/>
    <w:rsid w:val="008F7D87"/>
    <w:rsid w:val="00902FE2"/>
    <w:rsid w:val="0090723B"/>
    <w:rsid w:val="00914BA1"/>
    <w:rsid w:val="009224CA"/>
    <w:rsid w:val="00936E39"/>
    <w:rsid w:val="00941701"/>
    <w:rsid w:val="009427A0"/>
    <w:rsid w:val="009444CC"/>
    <w:rsid w:val="00946CEF"/>
    <w:rsid w:val="00956DA1"/>
    <w:rsid w:val="009623F1"/>
    <w:rsid w:val="00963AA9"/>
    <w:rsid w:val="00965692"/>
    <w:rsid w:val="00966205"/>
    <w:rsid w:val="00966253"/>
    <w:rsid w:val="00971EA6"/>
    <w:rsid w:val="00982ED4"/>
    <w:rsid w:val="00983893"/>
    <w:rsid w:val="00994C1B"/>
    <w:rsid w:val="00995EC6"/>
    <w:rsid w:val="009A57A0"/>
    <w:rsid w:val="009B416B"/>
    <w:rsid w:val="009B4DAF"/>
    <w:rsid w:val="009C3572"/>
    <w:rsid w:val="009C461D"/>
    <w:rsid w:val="009C56F1"/>
    <w:rsid w:val="009C7870"/>
    <w:rsid w:val="009E1606"/>
    <w:rsid w:val="009E4EC0"/>
    <w:rsid w:val="009E561E"/>
    <w:rsid w:val="00A02EE2"/>
    <w:rsid w:val="00A04D12"/>
    <w:rsid w:val="00A06A46"/>
    <w:rsid w:val="00A17611"/>
    <w:rsid w:val="00A20695"/>
    <w:rsid w:val="00A24651"/>
    <w:rsid w:val="00A24AEB"/>
    <w:rsid w:val="00A26D9E"/>
    <w:rsid w:val="00A27693"/>
    <w:rsid w:val="00A27BAC"/>
    <w:rsid w:val="00A42ED5"/>
    <w:rsid w:val="00A46A14"/>
    <w:rsid w:val="00A4755B"/>
    <w:rsid w:val="00A52566"/>
    <w:rsid w:val="00A56ED9"/>
    <w:rsid w:val="00A6452A"/>
    <w:rsid w:val="00A74033"/>
    <w:rsid w:val="00A8785C"/>
    <w:rsid w:val="00A918EA"/>
    <w:rsid w:val="00AA3FDE"/>
    <w:rsid w:val="00AA7443"/>
    <w:rsid w:val="00AB6FF9"/>
    <w:rsid w:val="00AD2AA7"/>
    <w:rsid w:val="00AD3B93"/>
    <w:rsid w:val="00AD50CE"/>
    <w:rsid w:val="00AD67A3"/>
    <w:rsid w:val="00AD7B2B"/>
    <w:rsid w:val="00AE7E68"/>
    <w:rsid w:val="00B03D7A"/>
    <w:rsid w:val="00B04AC6"/>
    <w:rsid w:val="00B12A55"/>
    <w:rsid w:val="00B14E59"/>
    <w:rsid w:val="00B225FB"/>
    <w:rsid w:val="00B22AB0"/>
    <w:rsid w:val="00B243FD"/>
    <w:rsid w:val="00B33D54"/>
    <w:rsid w:val="00B3512D"/>
    <w:rsid w:val="00B409EC"/>
    <w:rsid w:val="00B518F7"/>
    <w:rsid w:val="00B51EA7"/>
    <w:rsid w:val="00B5433A"/>
    <w:rsid w:val="00B65CAA"/>
    <w:rsid w:val="00B65F28"/>
    <w:rsid w:val="00B66C81"/>
    <w:rsid w:val="00B72861"/>
    <w:rsid w:val="00B74B3C"/>
    <w:rsid w:val="00B84859"/>
    <w:rsid w:val="00B859A4"/>
    <w:rsid w:val="00B905A4"/>
    <w:rsid w:val="00B91FE1"/>
    <w:rsid w:val="00B97377"/>
    <w:rsid w:val="00BA21EE"/>
    <w:rsid w:val="00BA3297"/>
    <w:rsid w:val="00BA59F5"/>
    <w:rsid w:val="00BA7539"/>
    <w:rsid w:val="00BA77D1"/>
    <w:rsid w:val="00BC2233"/>
    <w:rsid w:val="00BC785C"/>
    <w:rsid w:val="00BC7FBE"/>
    <w:rsid w:val="00BF3DBF"/>
    <w:rsid w:val="00C026C9"/>
    <w:rsid w:val="00C04F71"/>
    <w:rsid w:val="00C05A7E"/>
    <w:rsid w:val="00C118F1"/>
    <w:rsid w:val="00C1355F"/>
    <w:rsid w:val="00C17648"/>
    <w:rsid w:val="00C216A9"/>
    <w:rsid w:val="00C21AF2"/>
    <w:rsid w:val="00C27831"/>
    <w:rsid w:val="00C30708"/>
    <w:rsid w:val="00C3117B"/>
    <w:rsid w:val="00C33DC5"/>
    <w:rsid w:val="00C36200"/>
    <w:rsid w:val="00C36315"/>
    <w:rsid w:val="00C62418"/>
    <w:rsid w:val="00C6383F"/>
    <w:rsid w:val="00C70901"/>
    <w:rsid w:val="00C85900"/>
    <w:rsid w:val="00C87288"/>
    <w:rsid w:val="00C922D3"/>
    <w:rsid w:val="00CA751F"/>
    <w:rsid w:val="00CB3FC1"/>
    <w:rsid w:val="00CB61ED"/>
    <w:rsid w:val="00CB6236"/>
    <w:rsid w:val="00CC5CD6"/>
    <w:rsid w:val="00CD2E75"/>
    <w:rsid w:val="00CD5AC9"/>
    <w:rsid w:val="00CE1FA9"/>
    <w:rsid w:val="00CE453D"/>
    <w:rsid w:val="00CE57E6"/>
    <w:rsid w:val="00CE77E0"/>
    <w:rsid w:val="00CF249C"/>
    <w:rsid w:val="00D01EF0"/>
    <w:rsid w:val="00D13A00"/>
    <w:rsid w:val="00D13ADC"/>
    <w:rsid w:val="00D23216"/>
    <w:rsid w:val="00D24D4D"/>
    <w:rsid w:val="00D26B25"/>
    <w:rsid w:val="00D34FCC"/>
    <w:rsid w:val="00D41B92"/>
    <w:rsid w:val="00D43CA3"/>
    <w:rsid w:val="00D44279"/>
    <w:rsid w:val="00D44C8A"/>
    <w:rsid w:val="00D45767"/>
    <w:rsid w:val="00D51AD9"/>
    <w:rsid w:val="00D53D9F"/>
    <w:rsid w:val="00D60B57"/>
    <w:rsid w:val="00D6185C"/>
    <w:rsid w:val="00D61A54"/>
    <w:rsid w:val="00D64D4E"/>
    <w:rsid w:val="00D66957"/>
    <w:rsid w:val="00D6715E"/>
    <w:rsid w:val="00D90BEF"/>
    <w:rsid w:val="00D938E7"/>
    <w:rsid w:val="00D95ED4"/>
    <w:rsid w:val="00D971E8"/>
    <w:rsid w:val="00DA1DC8"/>
    <w:rsid w:val="00DA1FBC"/>
    <w:rsid w:val="00DA2A5D"/>
    <w:rsid w:val="00DA692D"/>
    <w:rsid w:val="00DB0CD2"/>
    <w:rsid w:val="00DC0A7E"/>
    <w:rsid w:val="00DC2C06"/>
    <w:rsid w:val="00DC473E"/>
    <w:rsid w:val="00DC5B91"/>
    <w:rsid w:val="00DC7745"/>
    <w:rsid w:val="00DD2FEC"/>
    <w:rsid w:val="00DD406D"/>
    <w:rsid w:val="00DD5595"/>
    <w:rsid w:val="00DD72C3"/>
    <w:rsid w:val="00DE26F2"/>
    <w:rsid w:val="00DE42AC"/>
    <w:rsid w:val="00E031D1"/>
    <w:rsid w:val="00E11324"/>
    <w:rsid w:val="00E1135B"/>
    <w:rsid w:val="00E14E73"/>
    <w:rsid w:val="00E246B8"/>
    <w:rsid w:val="00E251D5"/>
    <w:rsid w:val="00E3198F"/>
    <w:rsid w:val="00E446F7"/>
    <w:rsid w:val="00E45CEB"/>
    <w:rsid w:val="00E47E27"/>
    <w:rsid w:val="00E64A39"/>
    <w:rsid w:val="00E672E7"/>
    <w:rsid w:val="00E7221D"/>
    <w:rsid w:val="00E745CD"/>
    <w:rsid w:val="00E76CA5"/>
    <w:rsid w:val="00E7729C"/>
    <w:rsid w:val="00E80903"/>
    <w:rsid w:val="00E830AF"/>
    <w:rsid w:val="00E84191"/>
    <w:rsid w:val="00E84B5C"/>
    <w:rsid w:val="00E93BC5"/>
    <w:rsid w:val="00EA0F0A"/>
    <w:rsid w:val="00EA7F06"/>
    <w:rsid w:val="00EB0E5F"/>
    <w:rsid w:val="00EB11BD"/>
    <w:rsid w:val="00EB1966"/>
    <w:rsid w:val="00EB3D02"/>
    <w:rsid w:val="00EB435A"/>
    <w:rsid w:val="00EC0B07"/>
    <w:rsid w:val="00EC48F2"/>
    <w:rsid w:val="00EC5024"/>
    <w:rsid w:val="00ED5088"/>
    <w:rsid w:val="00EE14A5"/>
    <w:rsid w:val="00EE641D"/>
    <w:rsid w:val="00EF1B4B"/>
    <w:rsid w:val="00EF2239"/>
    <w:rsid w:val="00EF7372"/>
    <w:rsid w:val="00F01C01"/>
    <w:rsid w:val="00F06D92"/>
    <w:rsid w:val="00F07577"/>
    <w:rsid w:val="00F079B8"/>
    <w:rsid w:val="00F10C03"/>
    <w:rsid w:val="00F11261"/>
    <w:rsid w:val="00F14E65"/>
    <w:rsid w:val="00F26A22"/>
    <w:rsid w:val="00F30804"/>
    <w:rsid w:val="00F46F38"/>
    <w:rsid w:val="00F5422B"/>
    <w:rsid w:val="00F63D8D"/>
    <w:rsid w:val="00F7343B"/>
    <w:rsid w:val="00F73A3A"/>
    <w:rsid w:val="00F746EE"/>
    <w:rsid w:val="00F9636C"/>
    <w:rsid w:val="00F96DA5"/>
    <w:rsid w:val="00FA0092"/>
    <w:rsid w:val="00FA2318"/>
    <w:rsid w:val="00FA6686"/>
    <w:rsid w:val="00FC068B"/>
    <w:rsid w:val="00FC33EF"/>
    <w:rsid w:val="00FC3566"/>
    <w:rsid w:val="00FC4A62"/>
    <w:rsid w:val="00FC6A86"/>
    <w:rsid w:val="00FD7CC7"/>
    <w:rsid w:val="00FE37ED"/>
    <w:rsid w:val="00FF32C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84F13"/>
  <w15:chartTrackingRefBased/>
  <w15:docId w15:val="{1814CA8B-B671-4A00-A499-60FB27E6D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2045"/>
    <w:pPr>
      <w:ind w:left="720"/>
      <w:contextualSpacing/>
    </w:pPr>
  </w:style>
  <w:style w:type="paragraph" w:customStyle="1" w:styleId="EndNoteBibliographyTitle">
    <w:name w:val="EndNote Bibliography Title"/>
    <w:basedOn w:val="Normal"/>
    <w:link w:val="EndNoteBibliographyTitleChar"/>
    <w:rsid w:val="00D01E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01EF0"/>
    <w:rPr>
      <w:rFonts w:ascii="Calibri" w:hAnsi="Calibri" w:cs="Calibri"/>
      <w:noProof/>
      <w:lang w:val="en-US"/>
    </w:rPr>
  </w:style>
  <w:style w:type="paragraph" w:customStyle="1" w:styleId="EndNoteBibliography">
    <w:name w:val="EndNote Bibliography"/>
    <w:basedOn w:val="Normal"/>
    <w:link w:val="EndNoteBibliographyChar"/>
    <w:rsid w:val="00D01EF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01EF0"/>
    <w:rPr>
      <w:rFonts w:ascii="Calibri" w:hAnsi="Calibri" w:cs="Calibri"/>
      <w:noProof/>
      <w:lang w:val="en-US"/>
    </w:rPr>
  </w:style>
  <w:style w:type="character" w:styleId="Hyperlink">
    <w:name w:val="Hyperlink"/>
    <w:basedOn w:val="DefaultParagraphFont"/>
    <w:uiPriority w:val="99"/>
    <w:unhideWhenUsed/>
    <w:rsid w:val="00FC068B"/>
    <w:rPr>
      <w:color w:val="0563C1" w:themeColor="hyperlink"/>
      <w:u w:val="single"/>
    </w:rPr>
  </w:style>
  <w:style w:type="character" w:styleId="UnresolvedMention">
    <w:name w:val="Unresolved Mention"/>
    <w:basedOn w:val="DefaultParagraphFont"/>
    <w:uiPriority w:val="99"/>
    <w:semiHidden/>
    <w:unhideWhenUsed/>
    <w:rsid w:val="00FC068B"/>
    <w:rPr>
      <w:color w:val="605E5C"/>
      <w:shd w:val="clear" w:color="auto" w:fill="E1DFDD"/>
    </w:rPr>
  </w:style>
  <w:style w:type="paragraph" w:styleId="Header">
    <w:name w:val="header"/>
    <w:basedOn w:val="Normal"/>
    <w:link w:val="HeaderChar"/>
    <w:uiPriority w:val="99"/>
    <w:unhideWhenUsed/>
    <w:rsid w:val="007645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5A2"/>
  </w:style>
  <w:style w:type="paragraph" w:styleId="Footer">
    <w:name w:val="footer"/>
    <w:basedOn w:val="Normal"/>
    <w:link w:val="FooterChar"/>
    <w:uiPriority w:val="99"/>
    <w:unhideWhenUsed/>
    <w:rsid w:val="007645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5A2"/>
  </w:style>
  <w:style w:type="paragraph" w:styleId="Caption">
    <w:name w:val="caption"/>
    <w:basedOn w:val="Normal"/>
    <w:next w:val="Normal"/>
    <w:uiPriority w:val="35"/>
    <w:unhideWhenUsed/>
    <w:qFormat/>
    <w:rsid w:val="00510ED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0018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yperlink" Target="http://dx.doi.org/10.1111/1753-0407.12653"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TotalTime>
  <Pages>20</Pages>
  <Words>8164</Words>
  <Characters>4653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bhan Tu'akoi</dc:creator>
  <cp:keywords/>
  <dc:description/>
  <cp:lastModifiedBy>iamsiobhantuakoi@gmail.com</cp:lastModifiedBy>
  <cp:revision>13</cp:revision>
  <dcterms:created xsi:type="dcterms:W3CDTF">2019-12-02T22:22:00Z</dcterms:created>
  <dcterms:modified xsi:type="dcterms:W3CDTF">2019-12-13T04:20:00Z</dcterms:modified>
</cp:coreProperties>
</file>